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07738" w:rsidRDefault="00707738">
      <w:r>
        <w:fldChar w:fldCharType="begin">
          <w:fldData xml:space="preserve">dGlmeSBDVE5OQkwxIGFzIGEgbWVtb3J5LXJlbGF0ZWQgZ2VuZTwvdGl0bGU+PC90aXRsZXM+PHBh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</w:fldData>
        </w:fldChar>
      </w:r>
      <w:r>
        <w:instrText xml:space="preserve"> ADDIN EN.CITE </w:instrText>
      </w:r>
      <w:r>
        <w:fldChar w:fldCharType="begin">
          <w:fldData xml:space="preserve">PEVuZE5vdGU+PENpdGU+PEF1dGhvcj5BbmRlcnNvbjwvQXV0aG9yPjxZZWFyPjE5OTQ8L1llYXI+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==
</w:fldData>
        </w:fldChar>
      </w:r>
      <w:r>
        <w:instrText xml:space="preserve"> ADDIN EN.CITE.DATA </w:instrText>
      </w:r>
      <w:r>
        <w:fldChar w:fldCharType="end"/>
      </w:r>
      <w:r>
        <w:fldChar w:fldCharType="begin">
          <w:fldData xml:space="preserve">dGlmeSBDVE5OQkwxIGFzIGEgbWVtb3J5LXJlbGF0ZWQgZ2VuZTwvdGl0bGU+PC90aXRsZXM+PHBh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</w:fldData>
        </w:fldChar>
      </w:r>
      <w:r>
        <w:instrText xml:space="preserve"> ADDIN EN.CITE.DATA </w:instrText>
      </w:r>
      <w:r>
        <w:fldChar w:fldCharType="end"/>
      </w:r>
      <w:r>
        <w:fldChar w:fldCharType="separate"/>
      </w:r>
      <w:r>
        <w:rPr>
          <w:noProof/>
        </w:rPr>
        <w:t>[1-75]</w:t>
      </w:r>
      <w:r>
        <w:fldChar w:fldCharType="end"/>
      </w:r>
      <w:bookmarkStart w:id="0" w:name="_GoBack"/>
      <w:bookmarkEnd w:id="0"/>
    </w:p>
    <w:p w:rsidR="00707738" w:rsidRPr="008C39AC" w:rsidRDefault="008C39AC">
      <w:pPr>
        <w:rPr>
          <w:b/>
        </w:rPr>
      </w:pPr>
      <w:r>
        <w:t xml:space="preserve">From </w:t>
      </w:r>
      <w:r w:rsidRPr="008C39AC">
        <w:rPr>
          <w:b/>
        </w:rPr>
        <w:t>记忆的动态变化记忆的编码、巩固和遗忘.pdf</w:t>
      </w:r>
    </w:p>
    <w:p w:rsidR="00707738" w:rsidRDefault="00707738" w:rsidP="00707738">
      <w:pPr>
        <w:pStyle w:val="EndNoteBibliography"/>
        <w:ind w:left="720" w:hanging="720"/>
        <w:rPr>
          <w:noProof/>
        </w:rPr>
      </w:pPr>
      <w:r>
        <w:fldChar w:fldCharType="begin"/>
      </w:r>
      <w:r>
        <w:instrText xml:space="preserve"> ADDIN EN.REFLIST </w:instrText>
      </w:r>
      <w:r>
        <w:fldChar w:fldCharType="separate"/>
      </w:r>
      <w:r w:rsidRPr="00707738">
        <w:rPr>
          <w:noProof/>
        </w:rPr>
        <w:t>1.</w:t>
      </w:r>
      <w:r w:rsidRPr="00707738">
        <w:rPr>
          <w:noProof/>
        </w:rPr>
        <w:tab/>
        <w:t xml:space="preserve">Anderson, M.C., et al., </w:t>
      </w:r>
      <w:r w:rsidRPr="00707738">
        <w:rPr>
          <w:i/>
          <w:noProof/>
        </w:rPr>
        <w:t>Remembering can cause forgetting: retrieval dynamics in long-term memory.</w:t>
      </w:r>
      <w:r w:rsidRPr="00707738">
        <w:rPr>
          <w:noProof/>
        </w:rPr>
        <w:t xml:space="preserve"> 1994. </w:t>
      </w:r>
      <w:r w:rsidRPr="00707738">
        <w:rPr>
          <w:b/>
          <w:noProof/>
        </w:rPr>
        <w:t>20</w:t>
      </w:r>
      <w:r w:rsidRPr="00707738">
        <w:rPr>
          <w:noProof/>
        </w:rPr>
        <w:t>(5): p. 1063.</w:t>
      </w:r>
    </w:p>
    <w:p w:rsidR="002B2733" w:rsidRPr="00707738" w:rsidRDefault="00FB792E" w:rsidP="00FB792E">
      <w:pPr>
        <w:pStyle w:val="EndNoteBibliography"/>
        <w:ind w:left="720"/>
        <w:rPr>
          <w:noProof/>
        </w:rPr>
      </w:pPr>
      <w:r w:rsidRPr="00FB792E">
        <w:rPr>
          <w:noProof/>
        </w:rPr>
        <w:t xml:space="preserve">对148名大学生进行的三项研究表明，检索过程本身会造成长期遗忘。 </w:t>
      </w:r>
    </w:p>
    <w:p w:rsidR="00707738" w:rsidRDefault="00707738" w:rsidP="00707738">
      <w:pPr>
        <w:pStyle w:val="EndNoteBibliography"/>
        <w:ind w:left="720" w:hanging="720"/>
        <w:rPr>
          <w:noProof/>
        </w:rPr>
      </w:pPr>
      <w:r w:rsidRPr="00707738">
        <w:rPr>
          <w:noProof/>
        </w:rPr>
        <w:t>2.</w:t>
      </w:r>
      <w:r w:rsidRPr="00707738">
        <w:rPr>
          <w:noProof/>
        </w:rPr>
        <w:tab/>
        <w:t xml:space="preserve">Anderson, M.C. and C.J.N. Green, </w:t>
      </w:r>
      <w:r w:rsidRPr="00707738">
        <w:rPr>
          <w:i/>
          <w:noProof/>
        </w:rPr>
        <w:t>Suppressing unwanted memories by executive control.</w:t>
      </w:r>
      <w:r w:rsidRPr="00707738">
        <w:rPr>
          <w:noProof/>
        </w:rPr>
        <w:t xml:space="preserve"> 2001. </w:t>
      </w:r>
      <w:r w:rsidRPr="00707738">
        <w:rPr>
          <w:b/>
          <w:noProof/>
        </w:rPr>
        <w:t>410</w:t>
      </w:r>
      <w:r w:rsidRPr="00707738">
        <w:rPr>
          <w:noProof/>
        </w:rPr>
        <w:t>(6826): p. 366.</w:t>
      </w:r>
    </w:p>
    <w:p w:rsidR="00FB792E" w:rsidRPr="00707738" w:rsidRDefault="00FB792E" w:rsidP="00FB792E">
      <w:pPr>
        <w:pStyle w:val="EndNoteBibliography"/>
        <w:ind w:left="720"/>
        <w:rPr>
          <w:noProof/>
        </w:rPr>
      </w:pPr>
      <w:r w:rsidRPr="00FB792E">
        <w:rPr>
          <w:noProof/>
        </w:rPr>
        <w:t>弗洛伊德提出，通过将不必要的记忆推入无意识中，可以忘记这些不受欢迎的记忆，这个过程称为压抑。在这里，我们表明可以招募这些机制以防止不需要的陈述性记忆进入意识，并且这种认知行为对被拒绝的记忆具有持久的影响。当人们遇到提醒他们不必要的记忆的提示并且他们一直试图阻止对它的认识时，后来回忆被拒绝的记忆变得更加困难。遗忘随着内存被避免的次数而增加，抵制准确召回的动机，并且是由抑制内存本身的进程引起的。这些结果表明，与创伤无关的执行控制过程可能为压抑提供可行的模型。</w:t>
      </w:r>
    </w:p>
    <w:p w:rsidR="00707738" w:rsidRDefault="00707738" w:rsidP="00707738">
      <w:pPr>
        <w:pStyle w:val="EndNoteBibliography"/>
        <w:ind w:left="720" w:hanging="720"/>
        <w:rPr>
          <w:noProof/>
        </w:rPr>
      </w:pPr>
      <w:r w:rsidRPr="00707738">
        <w:rPr>
          <w:noProof/>
        </w:rPr>
        <w:t>3.</w:t>
      </w:r>
      <w:r w:rsidRPr="00707738">
        <w:rPr>
          <w:noProof/>
        </w:rPr>
        <w:tab/>
        <w:t xml:space="preserve">Anderson, M.C. and S.J.T.i.c.s. Hanslmayr, </w:t>
      </w:r>
      <w:r w:rsidRPr="00707738">
        <w:rPr>
          <w:i/>
          <w:noProof/>
        </w:rPr>
        <w:t>Neural mechanisms of motivated forgetting.</w:t>
      </w:r>
      <w:r w:rsidRPr="00707738">
        <w:rPr>
          <w:noProof/>
        </w:rPr>
        <w:t xml:space="preserve"> 2014. </w:t>
      </w:r>
      <w:r w:rsidRPr="00707738">
        <w:rPr>
          <w:b/>
          <w:noProof/>
        </w:rPr>
        <w:t>18</w:t>
      </w:r>
      <w:r w:rsidRPr="00707738">
        <w:rPr>
          <w:noProof/>
        </w:rPr>
        <w:t>(6): p. 279-292.</w:t>
      </w:r>
    </w:p>
    <w:p w:rsidR="00C337FB" w:rsidRPr="00707738" w:rsidRDefault="00C337FB" w:rsidP="00C337FB">
      <w:pPr>
        <w:pStyle w:val="EndNoteBibliography"/>
        <w:ind w:left="720"/>
        <w:rPr>
          <w:noProof/>
        </w:rPr>
      </w:pPr>
      <w:r w:rsidRPr="00C337FB">
        <w:rPr>
          <w:noProof/>
        </w:rPr>
        <w:t xml:space="preserve">并非所有记忆都受到同样的欢迎。 人们限制了他们花在思考不愉快体验上的时间，这是一个在编码过程中开始的过程，但是当线索后来提醒某人记忆时，这个过程就会继续。 </w:t>
      </w:r>
    </w:p>
    <w:p w:rsidR="00707738" w:rsidRDefault="00707738" w:rsidP="00707738">
      <w:pPr>
        <w:pStyle w:val="EndNoteBibliography"/>
        <w:ind w:left="720" w:hanging="720"/>
        <w:rPr>
          <w:noProof/>
        </w:rPr>
      </w:pPr>
      <w:r w:rsidRPr="00707738">
        <w:rPr>
          <w:noProof/>
        </w:rPr>
        <w:t>4.</w:t>
      </w:r>
      <w:r w:rsidRPr="00707738">
        <w:rPr>
          <w:noProof/>
        </w:rPr>
        <w:tab/>
        <w:t xml:space="preserve">Anderson, M.C., et al., </w:t>
      </w:r>
      <w:r w:rsidRPr="00707738">
        <w:rPr>
          <w:i/>
          <w:noProof/>
        </w:rPr>
        <w:t>Neural systems underlying the suppression of unwanted memories.</w:t>
      </w:r>
      <w:r w:rsidRPr="00707738">
        <w:rPr>
          <w:noProof/>
        </w:rPr>
        <w:t xml:space="preserve"> 2004. </w:t>
      </w:r>
      <w:r w:rsidRPr="00707738">
        <w:rPr>
          <w:b/>
          <w:noProof/>
        </w:rPr>
        <w:t>303</w:t>
      </w:r>
      <w:r w:rsidRPr="00707738">
        <w:rPr>
          <w:noProof/>
        </w:rPr>
        <w:t>(5655): p. 232-235.</w:t>
      </w:r>
    </w:p>
    <w:p w:rsidR="00FA6F5C" w:rsidRPr="00707738" w:rsidRDefault="00FA6F5C" w:rsidP="00FA6F5C">
      <w:pPr>
        <w:pStyle w:val="EndNoteBibliography"/>
        <w:ind w:left="720"/>
        <w:rPr>
          <w:noProof/>
        </w:rPr>
      </w:pPr>
      <w:r w:rsidRPr="00FA6F5C">
        <w:rPr>
          <w:noProof/>
        </w:rPr>
        <w:t>一个多世纪以前，弗洛伊德提出，不需要的记忆可以被排除在意识之外，这个过程称为</w:t>
      </w:r>
      <w:r w:rsidR="00135EBF">
        <w:rPr>
          <w:rFonts w:hint="eastAsia"/>
          <w:noProof/>
        </w:rPr>
        <w:t>抑制</w:t>
      </w:r>
      <w:r w:rsidRPr="00FA6F5C">
        <w:rPr>
          <w:noProof/>
        </w:rPr>
        <w:t>。 然而，不知道大脑中的抑制是如何发生的。 我们使用功能性磁共振成像来识别涉及保持不需要的记忆的神经系统。 控制不需要的记忆与背外侧前额叶激活增加，海马激活减少和那些记忆的保留受损有关。 前额皮质和右侧海马激活都预测了遗忘的程度。 这些结果证实了主动遗忘过程的存在，并建立了一个神经生物学模型，用于指导对动机遗忘的探究。</w:t>
      </w:r>
    </w:p>
    <w:p w:rsidR="00707738" w:rsidRDefault="00707738" w:rsidP="00707738">
      <w:pPr>
        <w:pStyle w:val="EndNoteBibliography"/>
        <w:ind w:left="720" w:hanging="720"/>
        <w:rPr>
          <w:noProof/>
        </w:rPr>
      </w:pPr>
      <w:r w:rsidRPr="00707738">
        <w:rPr>
          <w:noProof/>
        </w:rPr>
        <w:t>5.</w:t>
      </w:r>
      <w:r w:rsidRPr="00707738">
        <w:rPr>
          <w:noProof/>
        </w:rPr>
        <w:tab/>
        <w:t xml:space="preserve">Anderson, M.C.J.J.o.m. and language, </w:t>
      </w:r>
      <w:r w:rsidRPr="00707738">
        <w:rPr>
          <w:i/>
          <w:noProof/>
        </w:rPr>
        <w:t>Rethinking interference theory: Executive control and the mechanisms of forgetting.</w:t>
      </w:r>
      <w:r w:rsidRPr="00707738">
        <w:rPr>
          <w:noProof/>
        </w:rPr>
        <w:t xml:space="preserve"> 2003. </w:t>
      </w:r>
      <w:r w:rsidRPr="00707738">
        <w:rPr>
          <w:b/>
          <w:noProof/>
        </w:rPr>
        <w:t>49</w:t>
      </w:r>
      <w:r w:rsidRPr="00707738">
        <w:rPr>
          <w:noProof/>
        </w:rPr>
        <w:t>(4): p. 415-445.</w:t>
      </w:r>
    </w:p>
    <w:p w:rsidR="00AB2351" w:rsidRPr="00707738" w:rsidRDefault="00AB2351" w:rsidP="00AB2351">
      <w:pPr>
        <w:pStyle w:val="EndNoteBibliography"/>
        <w:ind w:left="720"/>
        <w:rPr>
          <w:noProof/>
        </w:rPr>
      </w:pPr>
      <w:r w:rsidRPr="00AB2351">
        <w:rPr>
          <w:noProof/>
        </w:rPr>
        <w:t>干涉提供了记忆科学中最基本的问题之一：遗忘。从历史上看，这一过程的理论是由干扰研究开始时普遍存在的联想学习模型塑造的。在本文中，我认为我们应该重新考虑长期存在的干扰概念化作为一种</w:t>
      </w:r>
      <w:r w:rsidRPr="00AB2351">
        <w:rPr>
          <w:rFonts w:ascii="Times New Roman" w:hAnsi="Times New Roman" w:cs="Times New Roman"/>
          <w:noProof/>
        </w:rPr>
        <w:t>​​</w:t>
      </w:r>
      <w:r w:rsidRPr="00AB2351">
        <w:rPr>
          <w:noProof/>
        </w:rPr>
        <w:t>学习现象，并重新构建干扰，因为它们来自实现心理和行为控制的系统。</w:t>
      </w:r>
    </w:p>
    <w:p w:rsidR="00707738" w:rsidRDefault="00707738" w:rsidP="00707738">
      <w:pPr>
        <w:pStyle w:val="EndNoteBibliography"/>
        <w:ind w:left="720" w:hanging="720"/>
        <w:rPr>
          <w:noProof/>
        </w:rPr>
      </w:pPr>
      <w:r w:rsidRPr="00707738">
        <w:rPr>
          <w:noProof/>
        </w:rPr>
        <w:t>6.</w:t>
      </w:r>
      <w:r w:rsidRPr="00707738">
        <w:rPr>
          <w:noProof/>
        </w:rPr>
        <w:tab/>
        <w:t xml:space="preserve">Annese, J., et al., </w:t>
      </w:r>
      <w:r w:rsidRPr="00707738">
        <w:rPr>
          <w:i/>
          <w:noProof/>
        </w:rPr>
        <w:t>Postmortem examination of patient HM’s brain based on histological sectioning and digital 3D reconstruction.</w:t>
      </w:r>
      <w:r w:rsidRPr="00707738">
        <w:rPr>
          <w:noProof/>
        </w:rPr>
        <w:t xml:space="preserve"> 2014. </w:t>
      </w:r>
      <w:r w:rsidRPr="00707738">
        <w:rPr>
          <w:b/>
          <w:noProof/>
        </w:rPr>
        <w:t>5</w:t>
      </w:r>
      <w:r w:rsidRPr="00707738">
        <w:rPr>
          <w:noProof/>
        </w:rPr>
        <w:t>: p. 3122.</w:t>
      </w:r>
    </w:p>
    <w:p w:rsidR="00AB2351" w:rsidRPr="00707738" w:rsidRDefault="00AB2351" w:rsidP="00AB2351">
      <w:pPr>
        <w:pStyle w:val="EndNoteBibliography"/>
        <w:ind w:left="720"/>
        <w:rPr>
          <w:noProof/>
        </w:rPr>
      </w:pPr>
      <w:r w:rsidRPr="00AB2351">
        <w:rPr>
          <w:noProof/>
        </w:rPr>
        <w:t>在这里，我们描述了一个程序的结果，该程序旨在重建整个大脑的微观解剖模型，并在内侧颞叶区域进行详细的三维测量。该方法与染色的组织切片的细胞水平成像相结合，证明了具有独特细胞结构的显着量的残余海马组织。我们的研究还揭示了深部白质中的弥漫性病变和左侧眶额皮质中的小的局限性病变。这些发现构成了新的证据，可能有助于阐明H.M.在大脑整体病理学背景下的手术后果。</w:t>
      </w:r>
    </w:p>
    <w:p w:rsidR="00707738" w:rsidRDefault="00707738" w:rsidP="00707738">
      <w:pPr>
        <w:pStyle w:val="EndNoteBibliography"/>
        <w:ind w:left="720" w:hanging="720"/>
        <w:rPr>
          <w:noProof/>
        </w:rPr>
      </w:pPr>
      <w:r w:rsidRPr="00707738">
        <w:rPr>
          <w:noProof/>
        </w:rPr>
        <w:t>7.</w:t>
      </w:r>
      <w:r w:rsidRPr="00707738">
        <w:rPr>
          <w:noProof/>
        </w:rPr>
        <w:tab/>
        <w:t xml:space="preserve">Benoit, R.G. and M.C.J.N. Anderson, </w:t>
      </w:r>
      <w:r w:rsidRPr="00707738">
        <w:rPr>
          <w:i/>
          <w:noProof/>
        </w:rPr>
        <w:t>Opposing mechanisms support the voluntary forgetting of unwanted memories.</w:t>
      </w:r>
      <w:r w:rsidRPr="00707738">
        <w:rPr>
          <w:noProof/>
        </w:rPr>
        <w:t xml:space="preserve"> 2012. </w:t>
      </w:r>
      <w:r w:rsidRPr="00707738">
        <w:rPr>
          <w:b/>
          <w:noProof/>
        </w:rPr>
        <w:t>76</w:t>
      </w:r>
      <w:r w:rsidRPr="00707738">
        <w:rPr>
          <w:noProof/>
        </w:rPr>
        <w:t>(2): p. 450-460.</w:t>
      </w:r>
    </w:p>
    <w:p w:rsidR="00AB2351" w:rsidRPr="00707738" w:rsidRDefault="00AB2351" w:rsidP="00AB2351">
      <w:pPr>
        <w:pStyle w:val="EndNoteBibliography"/>
        <w:ind w:left="720"/>
        <w:rPr>
          <w:noProof/>
        </w:rPr>
      </w:pPr>
      <w:r w:rsidRPr="00AB2351">
        <w:rPr>
          <w:noProof/>
        </w:rPr>
        <w:t>这些研究结果表明，我们不受被动遗忘的摆布;相反，我们的记忆可以通过两种相反的助记控制机制来塑造。</w:t>
      </w:r>
    </w:p>
    <w:p w:rsidR="00707738" w:rsidRDefault="00707738" w:rsidP="00707738">
      <w:pPr>
        <w:pStyle w:val="EndNoteBibliography"/>
        <w:ind w:left="720" w:hanging="720"/>
        <w:rPr>
          <w:noProof/>
        </w:rPr>
      </w:pPr>
      <w:r w:rsidRPr="00707738">
        <w:rPr>
          <w:noProof/>
        </w:rPr>
        <w:t>8.</w:t>
      </w:r>
      <w:r w:rsidRPr="00707738">
        <w:rPr>
          <w:noProof/>
        </w:rPr>
        <w:tab/>
        <w:t xml:space="preserve">Benson, D., et al., </w:t>
      </w:r>
      <w:r w:rsidRPr="00707738">
        <w:rPr>
          <w:i/>
          <w:noProof/>
        </w:rPr>
        <w:t>Neural basis of confabulation.</w:t>
      </w:r>
      <w:r w:rsidRPr="00707738">
        <w:rPr>
          <w:noProof/>
        </w:rPr>
        <w:t xml:space="preserve"> 1996. </w:t>
      </w:r>
      <w:r w:rsidRPr="00707738">
        <w:rPr>
          <w:b/>
          <w:noProof/>
        </w:rPr>
        <w:t>46</w:t>
      </w:r>
      <w:r w:rsidRPr="00707738">
        <w:rPr>
          <w:noProof/>
        </w:rPr>
        <w:t>(5): p. 1239-1239.</w:t>
      </w:r>
    </w:p>
    <w:p w:rsidR="00D30F8A" w:rsidRPr="00707738" w:rsidRDefault="00D30F8A" w:rsidP="00D30F8A">
      <w:pPr>
        <w:pStyle w:val="EndNoteBibliography"/>
        <w:ind w:left="720"/>
        <w:rPr>
          <w:noProof/>
        </w:rPr>
      </w:pPr>
      <w:r w:rsidRPr="00D30F8A">
        <w:rPr>
          <w:noProof/>
        </w:rPr>
        <w:t>重复的神经心理学测试证实了持续的严重健忘症，但现在额叶测试的表现是正常的。 重</w:t>
      </w:r>
      <w:r w:rsidRPr="00D30F8A">
        <w:rPr>
          <w:noProof/>
        </w:rPr>
        <w:lastRenderedPageBreak/>
        <w:t>复SPECT显示在额脑区域恢复正常灌注，但内侧间脑区域几乎没有改善。 这些发现以及来自临床文献的数据表明，眼眶和内侧额叶皮质的功能障碍导致了这种混淆。</w:t>
      </w:r>
    </w:p>
    <w:p w:rsidR="00707738" w:rsidRDefault="00707738" w:rsidP="00707738">
      <w:pPr>
        <w:pStyle w:val="EndNoteBibliography"/>
        <w:ind w:left="720" w:hanging="720"/>
        <w:rPr>
          <w:noProof/>
        </w:rPr>
      </w:pPr>
      <w:r w:rsidRPr="00707738">
        <w:rPr>
          <w:noProof/>
        </w:rPr>
        <w:t>9.</w:t>
      </w:r>
      <w:r w:rsidRPr="00707738">
        <w:rPr>
          <w:noProof/>
        </w:rPr>
        <w:tab/>
        <w:t xml:space="preserve">Besnard, A., J. Caboche, and S.J.P.i.n. Laroche, </w:t>
      </w:r>
      <w:r w:rsidRPr="00707738">
        <w:rPr>
          <w:i/>
          <w:noProof/>
        </w:rPr>
        <w:t>Reconsolidation of memory: a decade of debate.</w:t>
      </w:r>
      <w:r w:rsidRPr="00707738">
        <w:rPr>
          <w:noProof/>
        </w:rPr>
        <w:t xml:space="preserve"> 2012. </w:t>
      </w:r>
      <w:r w:rsidRPr="00707738">
        <w:rPr>
          <w:b/>
          <w:noProof/>
        </w:rPr>
        <w:t>99</w:t>
      </w:r>
      <w:r w:rsidRPr="00707738">
        <w:rPr>
          <w:noProof/>
        </w:rPr>
        <w:t>(1): p. 61-80.</w:t>
      </w:r>
    </w:p>
    <w:p w:rsidR="003D62C6" w:rsidRPr="00707738" w:rsidRDefault="003D62C6" w:rsidP="003D62C6">
      <w:pPr>
        <w:pStyle w:val="EndNoteBibliography"/>
        <w:ind w:left="720"/>
        <w:rPr>
          <w:noProof/>
        </w:rPr>
      </w:pPr>
      <w:r w:rsidRPr="003D62C6">
        <w:rPr>
          <w:noProof/>
        </w:rPr>
        <w:t>内存整合是指在初始获取新事件后稳定内存跟踪的缓慢过程。巩固理论认为，一旦记忆存储在大脑中，它就会在记忆的生命周期内保持固定。然而，令人信服的证据表明，一旦召回，记忆就会重新进入暂时不稳定的状态，需要再次进行稳定再次召回。这些研究揭示了在重建过程中招募的具体机制，这些机制并不总是与整合有关。</w:t>
      </w:r>
    </w:p>
    <w:p w:rsidR="00707738" w:rsidRDefault="00707738" w:rsidP="00707738">
      <w:pPr>
        <w:pStyle w:val="EndNoteBibliography"/>
        <w:ind w:left="720" w:hanging="720"/>
        <w:rPr>
          <w:noProof/>
        </w:rPr>
      </w:pPr>
      <w:r w:rsidRPr="00707738">
        <w:rPr>
          <w:noProof/>
        </w:rPr>
        <w:t>10.</w:t>
      </w:r>
      <w:r w:rsidRPr="00707738">
        <w:rPr>
          <w:noProof/>
        </w:rPr>
        <w:tab/>
        <w:t xml:space="preserve">Blokland, G.A., et al., </w:t>
      </w:r>
      <w:r w:rsidRPr="00707738">
        <w:rPr>
          <w:i/>
          <w:noProof/>
        </w:rPr>
        <w:t>Quantifying the heritability of task-related brain activation and performance during the N-back working memory task: a twin fMRI study.</w:t>
      </w:r>
      <w:r w:rsidRPr="00707738">
        <w:rPr>
          <w:noProof/>
        </w:rPr>
        <w:t xml:space="preserve"> 2008. </w:t>
      </w:r>
      <w:r w:rsidRPr="00707738">
        <w:rPr>
          <w:b/>
          <w:noProof/>
        </w:rPr>
        <w:t>79</w:t>
      </w:r>
      <w:r w:rsidRPr="00707738">
        <w:rPr>
          <w:noProof/>
        </w:rPr>
        <w:t>(1): p. 70-79.</w:t>
      </w:r>
    </w:p>
    <w:p w:rsidR="00123166" w:rsidRPr="00707738" w:rsidRDefault="00123166" w:rsidP="00123166">
      <w:pPr>
        <w:pStyle w:val="EndNoteBibliography"/>
        <w:ind w:left="720"/>
        <w:rPr>
          <w:noProof/>
        </w:rPr>
      </w:pPr>
      <w:r w:rsidRPr="00123166">
        <w:rPr>
          <w:noProof/>
        </w:rPr>
        <w:t>工作记忆相关的大脑激活的个体差异在某种程度上受基因的影响。</w:t>
      </w:r>
    </w:p>
    <w:p w:rsidR="00707738" w:rsidRDefault="00707738" w:rsidP="00707738">
      <w:pPr>
        <w:pStyle w:val="EndNoteBibliography"/>
        <w:ind w:left="720" w:hanging="720"/>
        <w:rPr>
          <w:noProof/>
        </w:rPr>
      </w:pPr>
      <w:r w:rsidRPr="00707738">
        <w:rPr>
          <w:noProof/>
        </w:rPr>
        <w:t>11.</w:t>
      </w:r>
      <w:r w:rsidRPr="00707738">
        <w:rPr>
          <w:noProof/>
        </w:rPr>
        <w:tab/>
        <w:t xml:space="preserve">Bouton, M.E., et al., </w:t>
      </w:r>
      <w:r w:rsidRPr="00707738">
        <w:rPr>
          <w:i/>
          <w:noProof/>
        </w:rPr>
        <w:t>Contextual and temporal modulation of extinction: behavioral and biological mechanisms.</w:t>
      </w:r>
      <w:r w:rsidRPr="00707738">
        <w:rPr>
          <w:noProof/>
        </w:rPr>
        <w:t xml:space="preserve"> 2006. </w:t>
      </w:r>
      <w:r w:rsidRPr="00707738">
        <w:rPr>
          <w:b/>
          <w:noProof/>
        </w:rPr>
        <w:t>60</w:t>
      </w:r>
      <w:r w:rsidRPr="00707738">
        <w:rPr>
          <w:noProof/>
        </w:rPr>
        <w:t>(4): p. 352-360.</w:t>
      </w:r>
    </w:p>
    <w:p w:rsidR="002E14D3" w:rsidRPr="00707738" w:rsidRDefault="002E14D3" w:rsidP="002E14D3">
      <w:pPr>
        <w:pStyle w:val="EndNoteBibliography"/>
        <w:ind w:left="720"/>
        <w:rPr>
          <w:noProof/>
        </w:rPr>
      </w:pPr>
      <w:r w:rsidRPr="002E14D3">
        <w:rPr>
          <w:noProof/>
        </w:rPr>
        <w:t>。本文回顾了关于消灭学习和检索的语境影响的行为和神经生物学机制的研究。上下文似乎选择或检索条件刺激（CS）与无条件刺激（US）的当前关系，并且它们由物理背景线索，内感觉药物线索，情绪，最近的试验和时间的推移提供。</w:t>
      </w:r>
    </w:p>
    <w:p w:rsidR="00707738" w:rsidRDefault="00707738" w:rsidP="00707738">
      <w:pPr>
        <w:pStyle w:val="EndNoteBibliography"/>
        <w:ind w:left="720" w:hanging="720"/>
        <w:rPr>
          <w:noProof/>
        </w:rPr>
      </w:pPr>
      <w:r w:rsidRPr="00707738">
        <w:rPr>
          <w:noProof/>
        </w:rPr>
        <w:t>12.</w:t>
      </w:r>
      <w:r w:rsidRPr="00707738">
        <w:rPr>
          <w:noProof/>
        </w:rPr>
        <w:tab/>
        <w:t xml:space="preserve">Brewer, J.B., et al., </w:t>
      </w:r>
      <w:r w:rsidRPr="00707738">
        <w:rPr>
          <w:i/>
          <w:noProof/>
        </w:rPr>
        <w:t>Making memories: brain activity that predicts how well visual experience will be remembered.</w:t>
      </w:r>
      <w:r w:rsidRPr="00707738">
        <w:rPr>
          <w:noProof/>
        </w:rPr>
        <w:t xml:space="preserve"> 1998. </w:t>
      </w:r>
      <w:r w:rsidRPr="00707738">
        <w:rPr>
          <w:b/>
          <w:noProof/>
        </w:rPr>
        <w:t>281</w:t>
      </w:r>
      <w:r w:rsidRPr="00707738">
        <w:rPr>
          <w:noProof/>
        </w:rPr>
        <w:t>(5380): p. 1185-1187.</w:t>
      </w:r>
    </w:p>
    <w:p w:rsidR="002E14D3" w:rsidRPr="00707738" w:rsidRDefault="002E14D3" w:rsidP="002E14D3">
      <w:pPr>
        <w:pStyle w:val="EndNoteBibliography"/>
        <w:ind w:left="720"/>
        <w:rPr>
          <w:noProof/>
        </w:rPr>
      </w:pPr>
      <w:r w:rsidRPr="002E14D3">
        <w:rPr>
          <w:noProof/>
        </w:rPr>
        <w:t>人们记住或忘记了经验，但是对于经验的记忆命运的神经决定因素是未知的。 事件相关的功能性磁共振成像被用于识别特定的大脑激活，这些激活区分了后来记得很好，记得不太好或被遗忘的视觉体验。</w:t>
      </w:r>
    </w:p>
    <w:p w:rsidR="00707738" w:rsidRDefault="00707738" w:rsidP="00707738">
      <w:pPr>
        <w:pStyle w:val="EndNoteBibliography"/>
        <w:ind w:left="720" w:hanging="720"/>
        <w:rPr>
          <w:noProof/>
        </w:rPr>
      </w:pPr>
      <w:r w:rsidRPr="00707738">
        <w:rPr>
          <w:noProof/>
        </w:rPr>
        <w:t>13.</w:t>
      </w:r>
      <w:r w:rsidRPr="00707738">
        <w:rPr>
          <w:noProof/>
        </w:rPr>
        <w:tab/>
        <w:t xml:space="preserve">Burgess, N., E.A. Maguire, and J.J.N. O'Keefe, </w:t>
      </w:r>
      <w:r w:rsidRPr="00707738">
        <w:rPr>
          <w:i/>
          <w:noProof/>
        </w:rPr>
        <w:t>The human hippocampus and spatial and episodic memory.</w:t>
      </w:r>
      <w:r w:rsidRPr="00707738">
        <w:rPr>
          <w:noProof/>
        </w:rPr>
        <w:t xml:space="preserve"> 2002. </w:t>
      </w:r>
      <w:r w:rsidRPr="00707738">
        <w:rPr>
          <w:b/>
          <w:noProof/>
        </w:rPr>
        <w:t>35</w:t>
      </w:r>
      <w:r w:rsidRPr="00707738">
        <w:rPr>
          <w:noProof/>
        </w:rPr>
        <w:t>(4): p. 625-641.</w:t>
      </w:r>
    </w:p>
    <w:p w:rsidR="002E14D3" w:rsidRPr="00707738" w:rsidRDefault="002E14D3" w:rsidP="002E14D3">
      <w:pPr>
        <w:pStyle w:val="EndNoteBibliography"/>
        <w:ind w:left="720"/>
        <w:rPr>
          <w:noProof/>
        </w:rPr>
      </w:pPr>
      <w:r w:rsidRPr="002E14D3">
        <w:rPr>
          <w:noProof/>
        </w:rPr>
        <w:t>在环境中寻找一个方法并记住其中发生的事件是与海马和内侧颞叶相关的关键认知能力。 我们对人类海马参与空间记忆的神经心理学，行为学和神经影像学研究的回顾集中在该领域的三个重要概念：空间框架，维度，方向和自我运动。 我们还比较了物种内和物种内海马结构和功能的变化。</w:t>
      </w:r>
    </w:p>
    <w:p w:rsidR="00707738" w:rsidRDefault="00707738" w:rsidP="00707738">
      <w:pPr>
        <w:pStyle w:val="EndNoteBibliography"/>
        <w:ind w:left="720" w:hanging="720"/>
        <w:rPr>
          <w:noProof/>
        </w:rPr>
      </w:pPr>
      <w:r w:rsidRPr="00707738">
        <w:rPr>
          <w:noProof/>
        </w:rPr>
        <w:t>14.</w:t>
      </w:r>
      <w:r w:rsidRPr="00707738">
        <w:rPr>
          <w:noProof/>
        </w:rPr>
        <w:tab/>
        <w:t xml:space="preserve">Carr, M.F., S.P. Jadhav, and L.M.J.N.n. Frank, </w:t>
      </w:r>
      <w:r w:rsidRPr="00707738">
        <w:rPr>
          <w:i/>
          <w:noProof/>
        </w:rPr>
        <w:t>Hippocampal replay in the awake state: a potential substrate for memory consolidation and retrieval.</w:t>
      </w:r>
      <w:r w:rsidRPr="00707738">
        <w:rPr>
          <w:noProof/>
        </w:rPr>
        <w:t xml:space="preserve"> 2011. </w:t>
      </w:r>
      <w:r w:rsidRPr="00707738">
        <w:rPr>
          <w:b/>
          <w:noProof/>
        </w:rPr>
        <w:t>14</w:t>
      </w:r>
      <w:r w:rsidRPr="00707738">
        <w:rPr>
          <w:noProof/>
        </w:rPr>
        <w:t>(2): p. 147.</w:t>
      </w:r>
    </w:p>
    <w:p w:rsidR="00635685" w:rsidRPr="00707738" w:rsidRDefault="00635685" w:rsidP="00635685">
      <w:pPr>
        <w:pStyle w:val="EndNoteBibliography"/>
        <w:ind w:left="720"/>
        <w:rPr>
          <w:noProof/>
        </w:rPr>
      </w:pPr>
      <w:r w:rsidRPr="00635685">
        <w:rPr>
          <w:noProof/>
        </w:rPr>
        <w:t>海马是编码，合并和检索事件记忆所必需的。虽然这些过程背后的神经机制只是部分被理解，但最近的一系列论文指出唤醒内存重放是整合和检索的潜在贡献者。重播是表示先前经历的行为轨迹的海马位置细胞的顺序再激活，并且经常在清醒状态下发生，特别是在相对不动的时期。唤醒重放可以反映通过当前环境或先前访问的空间远程环境的轨迹。在压缩时间尺度上重复学习的序列非常适合于促进海马体外的分布式电路中的记忆巩固，这表明在清醒和睡眠动物中都发生了巩固。此外，感官信息可以影响唤醒重放的内容，表明唤醒重放在记忆检索中的作用。</w:t>
      </w:r>
    </w:p>
    <w:p w:rsidR="00707738" w:rsidRDefault="00707738" w:rsidP="00707738">
      <w:pPr>
        <w:pStyle w:val="EndNoteBibliography"/>
        <w:ind w:left="720" w:hanging="720"/>
        <w:rPr>
          <w:noProof/>
        </w:rPr>
      </w:pPr>
      <w:r w:rsidRPr="00707738">
        <w:rPr>
          <w:noProof/>
        </w:rPr>
        <w:t>15.</w:t>
      </w:r>
      <w:r w:rsidRPr="00707738">
        <w:rPr>
          <w:noProof/>
        </w:rPr>
        <w:tab/>
        <w:t xml:space="preserve">Crane, J. and B.J.H. Milner, </w:t>
      </w:r>
      <w:r w:rsidRPr="00707738">
        <w:rPr>
          <w:i/>
          <w:noProof/>
        </w:rPr>
        <w:t>What went where? Impaired object‐location learning in patients with right hippocampal lesions.</w:t>
      </w:r>
      <w:r w:rsidRPr="00707738">
        <w:rPr>
          <w:noProof/>
        </w:rPr>
        <w:t xml:space="preserve"> 2005. </w:t>
      </w:r>
      <w:r w:rsidRPr="00707738">
        <w:rPr>
          <w:b/>
          <w:noProof/>
        </w:rPr>
        <w:t>15</w:t>
      </w:r>
      <w:r w:rsidRPr="00707738">
        <w:rPr>
          <w:noProof/>
        </w:rPr>
        <w:t>(2): p. 216-231.</w:t>
      </w:r>
    </w:p>
    <w:p w:rsidR="00635685" w:rsidRPr="00707738" w:rsidRDefault="00635685" w:rsidP="00635685">
      <w:pPr>
        <w:pStyle w:val="EndNoteBibliography"/>
        <w:ind w:left="720"/>
        <w:rPr>
          <w:noProof/>
        </w:rPr>
      </w:pPr>
      <w:r w:rsidRPr="00635685">
        <w:rPr>
          <w:noProof/>
        </w:rPr>
        <w:t xml:space="preserve">右侧海马体的剩余程度被认为是阵列学习性能的最佳预测因子，强调了它在构建空间物体表示中的关键作用。 </w:t>
      </w:r>
    </w:p>
    <w:p w:rsidR="00707738" w:rsidRDefault="00707738" w:rsidP="00707738">
      <w:pPr>
        <w:pStyle w:val="EndNoteBibliography"/>
        <w:ind w:left="720" w:hanging="720"/>
        <w:rPr>
          <w:noProof/>
        </w:rPr>
      </w:pPr>
      <w:r w:rsidRPr="00707738">
        <w:rPr>
          <w:noProof/>
        </w:rPr>
        <w:t>16.</w:t>
      </w:r>
      <w:r w:rsidRPr="00707738">
        <w:rPr>
          <w:noProof/>
        </w:rPr>
        <w:tab/>
        <w:t xml:space="preserve">Deng, W., J.B. Aimone, and F.H.J.N.r.n. Gage, </w:t>
      </w:r>
      <w:r w:rsidRPr="00707738">
        <w:rPr>
          <w:i/>
          <w:noProof/>
        </w:rPr>
        <w:t>New neurons and new memories: how does adult hippocampal neurogenesis affect learning and memory?</w:t>
      </w:r>
      <w:r w:rsidRPr="00707738">
        <w:rPr>
          <w:noProof/>
        </w:rPr>
        <w:t xml:space="preserve"> 2010. </w:t>
      </w:r>
      <w:r w:rsidRPr="00707738">
        <w:rPr>
          <w:b/>
          <w:noProof/>
        </w:rPr>
        <w:t>11</w:t>
      </w:r>
      <w:r w:rsidRPr="00707738">
        <w:rPr>
          <w:noProof/>
        </w:rPr>
        <w:t>(5): p. 339.</w:t>
      </w:r>
    </w:p>
    <w:p w:rsidR="000B2070" w:rsidRPr="00707738" w:rsidRDefault="000B2070" w:rsidP="000B2070">
      <w:pPr>
        <w:pStyle w:val="EndNoteBibliography"/>
        <w:ind w:left="720"/>
        <w:rPr>
          <w:noProof/>
        </w:rPr>
      </w:pPr>
      <w:r w:rsidRPr="000B2070">
        <w:rPr>
          <w:noProof/>
        </w:rPr>
        <w:t>将成人出生的神经元整合到成人海马的电路中表明成人海马神经发生在学习和记忆中</w:t>
      </w:r>
      <w:r w:rsidRPr="000B2070">
        <w:rPr>
          <w:noProof/>
        </w:rPr>
        <w:lastRenderedPageBreak/>
        <w:t>的重要作用，但其在这些过程中的特定功能仍然是难以捉摸的。 在本文中，我们总结了该领域的最新进展，包括基于行为研究的进展和计算建模提供的见解。 越来越多的证据表明，新生神经元可能参与特别依赖于齿状回的海马功能</w:t>
      </w:r>
      <w:r w:rsidR="00DC0346">
        <w:rPr>
          <w:rFonts w:hint="eastAsia"/>
          <w:noProof/>
        </w:rPr>
        <w:t>。</w:t>
      </w:r>
      <w:r w:rsidRPr="000B2070">
        <w:rPr>
          <w:noProof/>
        </w:rPr>
        <w:t xml:space="preserve"> 此外，不同成熟阶段的新生神经元可能对学习和记忆做出明显贡献。 特别是，计算研究表明，在新生神经元完全成熟之前，它们可能通过引入与时间紧密相关的事件编码的一定程度的相似性而起到模式积分器的作用。</w:t>
      </w:r>
    </w:p>
    <w:p w:rsidR="00707738" w:rsidRDefault="00707738" w:rsidP="00707738">
      <w:pPr>
        <w:pStyle w:val="EndNoteBibliography"/>
        <w:ind w:left="720" w:hanging="720"/>
        <w:rPr>
          <w:noProof/>
        </w:rPr>
      </w:pPr>
      <w:r w:rsidRPr="00707738">
        <w:rPr>
          <w:noProof/>
        </w:rPr>
        <w:t>17.</w:t>
      </w:r>
      <w:r w:rsidRPr="00707738">
        <w:rPr>
          <w:noProof/>
        </w:rPr>
        <w:tab/>
        <w:t xml:space="preserve">Diba, K. and G.J.N.n. Buzsáki, </w:t>
      </w:r>
      <w:r w:rsidRPr="00707738">
        <w:rPr>
          <w:i/>
          <w:noProof/>
        </w:rPr>
        <w:t>Forward and reverse hippocampal place-cell sequences during ripples.</w:t>
      </w:r>
      <w:r w:rsidRPr="00707738">
        <w:rPr>
          <w:noProof/>
        </w:rPr>
        <w:t xml:space="preserve"> 2007. </w:t>
      </w:r>
      <w:r w:rsidRPr="00707738">
        <w:rPr>
          <w:b/>
          <w:noProof/>
        </w:rPr>
        <w:t>10</w:t>
      </w:r>
      <w:r w:rsidRPr="00707738">
        <w:rPr>
          <w:noProof/>
        </w:rPr>
        <w:t>(10): p. 1241.</w:t>
      </w:r>
    </w:p>
    <w:p w:rsidR="00DC0346" w:rsidRPr="00707738" w:rsidRDefault="00DC0346" w:rsidP="00DC0346">
      <w:pPr>
        <w:pStyle w:val="EndNoteBibliography"/>
        <w:ind w:left="720"/>
        <w:rPr>
          <w:noProof/>
        </w:rPr>
      </w:pPr>
      <w:r w:rsidRPr="00DC0346">
        <w:rPr>
          <w:noProof/>
        </w:rPr>
        <w:t>我们报道，在高架跑道上大鼠的海马位置神经元的时间穗序列在跑步结束时以相反的顺序复发，但是在预期跑步的正向顺序中，与尖锐的波浪一致。 位置场之间的矢量距离反映在这些序列的时间结构中。 这种时间序列的双向重现可能有助于在情景记忆中建立高阶关联。</w:t>
      </w:r>
    </w:p>
    <w:p w:rsidR="00707738" w:rsidRDefault="00707738" w:rsidP="00707738">
      <w:pPr>
        <w:pStyle w:val="EndNoteBibliography"/>
        <w:ind w:left="720" w:hanging="720"/>
        <w:rPr>
          <w:noProof/>
        </w:rPr>
      </w:pPr>
      <w:r w:rsidRPr="00707738">
        <w:rPr>
          <w:noProof/>
        </w:rPr>
        <w:t>18.</w:t>
      </w:r>
      <w:r w:rsidRPr="00707738">
        <w:rPr>
          <w:noProof/>
        </w:rPr>
        <w:tab/>
        <w:t xml:space="preserve">Doeller, C.F., C. Barry, and N.J.N. Burgess, </w:t>
      </w:r>
      <w:r w:rsidRPr="00707738">
        <w:rPr>
          <w:i/>
          <w:noProof/>
        </w:rPr>
        <w:t>Evidence for grid cells in a human memory network.</w:t>
      </w:r>
      <w:r w:rsidRPr="00707738">
        <w:rPr>
          <w:noProof/>
        </w:rPr>
        <w:t xml:space="preserve"> 2010. </w:t>
      </w:r>
      <w:r w:rsidRPr="00707738">
        <w:rPr>
          <w:b/>
          <w:noProof/>
        </w:rPr>
        <w:t>463</w:t>
      </w:r>
      <w:r w:rsidRPr="00707738">
        <w:rPr>
          <w:noProof/>
        </w:rPr>
        <w:t>(7281): p. 657.</w:t>
      </w:r>
    </w:p>
    <w:p w:rsidR="00DC0346" w:rsidRPr="00707738" w:rsidRDefault="00DC0346" w:rsidP="00DC0346">
      <w:pPr>
        <w:pStyle w:val="EndNoteBibliography"/>
        <w:ind w:left="720"/>
        <w:rPr>
          <w:noProof/>
        </w:rPr>
      </w:pPr>
      <w:r w:rsidRPr="00DC0346">
        <w:rPr>
          <w:noProof/>
        </w:rPr>
        <w:t>自由移动的大鼠的内嗅皮层中的网格细胞提供了自我定位的惊人周期性表示</w:t>
      </w:r>
      <w:r>
        <w:rPr>
          <w:rFonts w:hint="eastAsia"/>
          <w:noProof/>
        </w:rPr>
        <w:t>。</w:t>
      </w:r>
      <w:r w:rsidRPr="00DC0346">
        <w:rPr>
          <w:noProof/>
        </w:rPr>
        <w:t>我们的研究说明了将单个单位电生理学与fMRI结合在系统神经科学中的潜在力量。我们的研究结果为人类的网格细胞表征提供了证据，并且在支持空间认知和自传体记忆的区域网络中暗示了特定类型的神经表征。</w:t>
      </w:r>
    </w:p>
    <w:p w:rsidR="00707738" w:rsidRDefault="00707738" w:rsidP="00707738">
      <w:pPr>
        <w:pStyle w:val="EndNoteBibliography"/>
        <w:ind w:left="720" w:hanging="720"/>
        <w:rPr>
          <w:noProof/>
        </w:rPr>
      </w:pPr>
      <w:r w:rsidRPr="00707738">
        <w:rPr>
          <w:noProof/>
        </w:rPr>
        <w:t>19.</w:t>
      </w:r>
      <w:r w:rsidRPr="00707738">
        <w:rPr>
          <w:noProof/>
        </w:rPr>
        <w:tab/>
        <w:t xml:space="preserve">Dolcos, F., K.S. LaBar, and R.J.N. Cabeza, </w:t>
      </w:r>
      <w:r w:rsidRPr="00707738">
        <w:rPr>
          <w:i/>
          <w:noProof/>
        </w:rPr>
        <w:t>Interaction between the amygdala and the medial temporal lobe memory system predicts better memory for emotional events.</w:t>
      </w:r>
      <w:r w:rsidRPr="00707738">
        <w:rPr>
          <w:noProof/>
        </w:rPr>
        <w:t xml:space="preserve"> 2004. </w:t>
      </w:r>
      <w:r w:rsidRPr="00707738">
        <w:rPr>
          <w:b/>
          <w:noProof/>
        </w:rPr>
        <w:t>42</w:t>
      </w:r>
      <w:r w:rsidRPr="00707738">
        <w:rPr>
          <w:noProof/>
        </w:rPr>
        <w:t>(5): p. 855-863.</w:t>
      </w:r>
    </w:p>
    <w:p w:rsidR="00DC0346" w:rsidRPr="00707738" w:rsidRDefault="00DC0346" w:rsidP="00DC0346">
      <w:pPr>
        <w:pStyle w:val="EndNoteBibliography"/>
        <w:ind w:left="720"/>
        <w:rPr>
          <w:noProof/>
        </w:rPr>
      </w:pPr>
      <w:r w:rsidRPr="00DC0346">
        <w:rPr>
          <w:noProof/>
        </w:rPr>
        <w:t>情绪事件比中性事件更好地被记住，可能是因为杏仁核增强了内侧颞叶（MTL）记忆系统（调制假设）的功能。</w:t>
      </w:r>
    </w:p>
    <w:p w:rsidR="00707738" w:rsidRDefault="00707738" w:rsidP="00707738">
      <w:pPr>
        <w:pStyle w:val="EndNoteBibliography"/>
        <w:ind w:left="720" w:hanging="720"/>
        <w:rPr>
          <w:noProof/>
        </w:rPr>
      </w:pPr>
      <w:r w:rsidRPr="00707738">
        <w:rPr>
          <w:noProof/>
        </w:rPr>
        <w:t>20.</w:t>
      </w:r>
      <w:r w:rsidRPr="00707738">
        <w:rPr>
          <w:noProof/>
        </w:rPr>
        <w:tab/>
        <w:t xml:space="preserve">Dudai, Y.J.A.R.P., </w:t>
      </w:r>
      <w:r w:rsidRPr="00707738">
        <w:rPr>
          <w:i/>
          <w:noProof/>
        </w:rPr>
        <w:t>The neurobiology of consolidations, or, how stable is the engram?</w:t>
      </w:r>
      <w:r w:rsidRPr="00707738">
        <w:rPr>
          <w:noProof/>
        </w:rPr>
        <w:t xml:space="preserve"> 2004. </w:t>
      </w:r>
      <w:r w:rsidRPr="00707738">
        <w:rPr>
          <w:b/>
          <w:noProof/>
        </w:rPr>
        <w:t>55</w:t>
      </w:r>
      <w:r w:rsidRPr="00707738">
        <w:rPr>
          <w:noProof/>
        </w:rPr>
        <w:t>: p. 51-86.</w:t>
      </w:r>
    </w:p>
    <w:p w:rsidR="00DC0346" w:rsidRPr="00707738" w:rsidRDefault="00DC0346" w:rsidP="00DC0346">
      <w:pPr>
        <w:pStyle w:val="EndNoteBibliography"/>
        <w:ind w:left="720"/>
        <w:rPr>
          <w:noProof/>
        </w:rPr>
      </w:pPr>
      <w:r w:rsidRPr="00DC0346">
        <w:rPr>
          <w:noProof/>
        </w:rPr>
        <w:t xml:space="preserve">合并是长期记忆的逐步收购稳定性。 该术语通常用于指两种类型的过程：突触合并，它在学习后的前几分钟到几小时内完成，并且发生在迄今为止研究的所有记忆系统中; 并且系统整合需要更长的时间，并且其中最初依赖于海马体的记忆经历重组并且可能变得与海马无关。 </w:t>
      </w:r>
    </w:p>
    <w:p w:rsidR="00707738" w:rsidRDefault="00707738" w:rsidP="00707738">
      <w:pPr>
        <w:pStyle w:val="EndNoteBibliography"/>
        <w:ind w:left="720" w:hanging="720"/>
        <w:rPr>
          <w:noProof/>
        </w:rPr>
      </w:pPr>
      <w:r w:rsidRPr="00707738">
        <w:rPr>
          <w:noProof/>
        </w:rPr>
        <w:t>21.</w:t>
      </w:r>
      <w:r w:rsidRPr="00707738">
        <w:rPr>
          <w:noProof/>
        </w:rPr>
        <w:tab/>
        <w:t xml:space="preserve">Dudai, Y.J.F.i.h.n., </w:t>
      </w:r>
      <w:r w:rsidRPr="00707738">
        <w:rPr>
          <w:i/>
          <w:noProof/>
        </w:rPr>
        <w:t>The cinema-cognition dialogue: a match made in brain.</w:t>
      </w:r>
      <w:r w:rsidRPr="00707738">
        <w:rPr>
          <w:noProof/>
        </w:rPr>
        <w:t xml:space="preserve"> 2012. </w:t>
      </w:r>
      <w:r w:rsidRPr="00707738">
        <w:rPr>
          <w:b/>
          <w:noProof/>
        </w:rPr>
        <w:t>6</w:t>
      </w:r>
      <w:r w:rsidRPr="00707738">
        <w:rPr>
          <w:noProof/>
        </w:rPr>
        <w:t>: p. 248.</w:t>
      </w:r>
    </w:p>
    <w:p w:rsidR="00B17F7D" w:rsidRPr="00707738" w:rsidRDefault="00B17F7D" w:rsidP="00B17F7D">
      <w:pPr>
        <w:pStyle w:val="EndNoteBibliography"/>
        <w:ind w:left="720"/>
        <w:rPr>
          <w:noProof/>
        </w:rPr>
      </w:pPr>
      <w:r w:rsidRPr="00B17F7D">
        <w:rPr>
          <w:noProof/>
        </w:rPr>
        <w:t>我的立场是，电影艺术特别适合探索艺术与大脑之间的有趣对话。此外，在下面的一组简要说明中，主要是为了引发对这一主题的进一步思考，我认为电影为该艺术的个体消费者的思想提供了无与伦比且极有价值的实验空间。同时，它还为研究大脑和认知提供了有用且有前景的装置。</w:t>
      </w:r>
    </w:p>
    <w:p w:rsidR="00707738" w:rsidRDefault="00707738" w:rsidP="00707738">
      <w:pPr>
        <w:pStyle w:val="EndNoteBibliography"/>
        <w:ind w:left="720" w:hanging="720"/>
        <w:rPr>
          <w:noProof/>
        </w:rPr>
      </w:pPr>
      <w:r w:rsidRPr="00707738">
        <w:rPr>
          <w:noProof/>
        </w:rPr>
        <w:t>22.</w:t>
      </w:r>
      <w:r w:rsidRPr="00707738">
        <w:rPr>
          <w:noProof/>
        </w:rPr>
        <w:tab/>
        <w:t xml:space="preserve">Erickson, K.I., et al., </w:t>
      </w:r>
      <w:r w:rsidRPr="00707738">
        <w:rPr>
          <w:i/>
          <w:noProof/>
        </w:rPr>
        <w:t>Exercise training increases size of hippocampus and improves memory.</w:t>
      </w:r>
      <w:r w:rsidRPr="00707738">
        <w:rPr>
          <w:noProof/>
        </w:rPr>
        <w:t xml:space="preserve"> 2011. </w:t>
      </w:r>
      <w:r w:rsidRPr="00707738">
        <w:rPr>
          <w:b/>
          <w:noProof/>
        </w:rPr>
        <w:t>108</w:t>
      </w:r>
      <w:r w:rsidRPr="00707738">
        <w:rPr>
          <w:noProof/>
        </w:rPr>
        <w:t>(7): p. 3017-3022.</w:t>
      </w:r>
    </w:p>
    <w:p w:rsidR="003A1A5E" w:rsidRPr="00707738" w:rsidRDefault="003A1A5E" w:rsidP="003A1A5E">
      <w:pPr>
        <w:pStyle w:val="EndNoteBibliography"/>
        <w:ind w:left="720"/>
        <w:rPr>
          <w:noProof/>
        </w:rPr>
      </w:pPr>
      <w:r w:rsidRPr="003A1A5E">
        <w:rPr>
          <w:noProof/>
        </w:rPr>
        <w:t>这些理论上重要的发现表明，有氧运动训练在逆转成年后期的海马体积减少方面是有效的，伴随着记忆功能的改善。</w:t>
      </w:r>
    </w:p>
    <w:p w:rsidR="00707738" w:rsidRDefault="00707738" w:rsidP="00707738">
      <w:pPr>
        <w:pStyle w:val="EndNoteBibliography"/>
        <w:ind w:left="720" w:hanging="720"/>
        <w:rPr>
          <w:noProof/>
        </w:rPr>
      </w:pPr>
      <w:r w:rsidRPr="00707738">
        <w:rPr>
          <w:noProof/>
        </w:rPr>
        <w:t>23.</w:t>
      </w:r>
      <w:r w:rsidRPr="00707738">
        <w:rPr>
          <w:noProof/>
        </w:rPr>
        <w:tab/>
        <w:t xml:space="preserve">Frankland, P.W. and B.J.N.R.N. Bontempi, </w:t>
      </w:r>
      <w:r w:rsidRPr="00707738">
        <w:rPr>
          <w:i/>
          <w:noProof/>
        </w:rPr>
        <w:t>The organization of recent and remote memories.</w:t>
      </w:r>
      <w:r w:rsidRPr="00707738">
        <w:rPr>
          <w:noProof/>
        </w:rPr>
        <w:t xml:space="preserve"> 2005. </w:t>
      </w:r>
      <w:r w:rsidRPr="00707738">
        <w:rPr>
          <w:b/>
          <w:noProof/>
        </w:rPr>
        <w:t>6</w:t>
      </w:r>
      <w:r w:rsidRPr="00707738">
        <w:rPr>
          <w:noProof/>
        </w:rPr>
        <w:t>(2): p. 119.</w:t>
      </w:r>
    </w:p>
    <w:p w:rsidR="003C2D69" w:rsidRPr="00707738" w:rsidRDefault="003C2D69" w:rsidP="003C2D69">
      <w:pPr>
        <w:pStyle w:val="EndNoteBibliography"/>
        <w:ind w:left="720"/>
        <w:rPr>
          <w:noProof/>
        </w:rPr>
      </w:pPr>
      <w:r w:rsidRPr="003C2D69">
        <w:rPr>
          <w:noProof/>
        </w:rPr>
        <w:t>记忆研究的一个基本问题是我们的大脑如何形成持久的记忆。 在人类中，日常生活的记忆最初取决于内侧颞叶系统，包括海马体。 随着这些记忆的成熟，人们认为它们越来越依赖于其他大脑区域，如皮层。 关于海马体中的新记忆如何转化为皮层网络中的远程记忆，我们知之甚少。 然而，最近的研究已经开始阐明皮层中远程记忆的组织方式，以及</w:t>
      </w:r>
      <w:r w:rsidRPr="003C2D69">
        <w:rPr>
          <w:noProof/>
        </w:rPr>
        <w:lastRenderedPageBreak/>
        <w:t>它们巩固背后的分子和细胞事件。</w:t>
      </w:r>
    </w:p>
    <w:p w:rsidR="00707738" w:rsidRDefault="00707738" w:rsidP="00707738">
      <w:pPr>
        <w:pStyle w:val="EndNoteBibliography"/>
        <w:ind w:left="720" w:hanging="720"/>
        <w:rPr>
          <w:noProof/>
        </w:rPr>
      </w:pPr>
      <w:r w:rsidRPr="00707738">
        <w:rPr>
          <w:noProof/>
        </w:rPr>
        <w:t>24.</w:t>
      </w:r>
      <w:r w:rsidRPr="00707738">
        <w:rPr>
          <w:noProof/>
        </w:rPr>
        <w:tab/>
        <w:t xml:space="preserve">Freud, S., A. Strachey, and A. Tyson, </w:t>
      </w:r>
      <w:r w:rsidRPr="00707738">
        <w:rPr>
          <w:i/>
          <w:noProof/>
        </w:rPr>
        <w:t>Standard edition of the complete psychological works of Sigmund Freud, volume X (1909): Two case histories (‘Little Hans’ and the ‘Rat Man’)</w:t>
      </w:r>
      <w:r w:rsidRPr="00707738">
        <w:rPr>
          <w:noProof/>
        </w:rPr>
        <w:t>. 1955: London: Hogarth Press.</w:t>
      </w:r>
    </w:p>
    <w:p w:rsidR="00707738" w:rsidRDefault="00707738" w:rsidP="00707738">
      <w:pPr>
        <w:pStyle w:val="EndNoteBibliography"/>
        <w:ind w:left="720" w:hanging="720"/>
        <w:rPr>
          <w:noProof/>
        </w:rPr>
      </w:pPr>
      <w:r w:rsidRPr="00707738">
        <w:rPr>
          <w:noProof/>
        </w:rPr>
        <w:t>25.</w:t>
      </w:r>
      <w:r w:rsidRPr="00707738">
        <w:rPr>
          <w:noProof/>
        </w:rPr>
        <w:tab/>
        <w:t xml:space="preserve">Gilboa, A., et al., </w:t>
      </w:r>
      <w:r w:rsidRPr="00707738">
        <w:rPr>
          <w:i/>
          <w:noProof/>
        </w:rPr>
        <w:t>Remembering our past: functional neuroanatomy of recollection of recent and very remote personal events.</w:t>
      </w:r>
      <w:r w:rsidRPr="00707738">
        <w:rPr>
          <w:noProof/>
        </w:rPr>
        <w:t xml:space="preserve"> 2004. </w:t>
      </w:r>
      <w:r w:rsidRPr="00707738">
        <w:rPr>
          <w:b/>
          <w:noProof/>
        </w:rPr>
        <w:t>14</w:t>
      </w:r>
      <w:r w:rsidRPr="00707738">
        <w:rPr>
          <w:noProof/>
        </w:rPr>
        <w:t>(11): p. 1214-1225.</w:t>
      </w:r>
    </w:p>
    <w:p w:rsidR="003C2D69" w:rsidRPr="003C2D69" w:rsidRDefault="003C2D69" w:rsidP="003C2D69">
      <w:pPr>
        <w:pStyle w:val="EndNoteBibliography"/>
        <w:ind w:left="720"/>
        <w:rPr>
          <w:noProof/>
        </w:rPr>
      </w:pPr>
      <w:r w:rsidRPr="003C2D69">
        <w:rPr>
          <w:noProof/>
        </w:rPr>
        <w:t>我们发现，富含情境的记忆与舌侧和前躯的活动无关，与年龄无关。相比之下，无论记忆的生动性如何，后期皮质对于近期事件更为活跃。海马激活与重新体验的丰富性（鲜明度）有关，而不是记忆本身的年龄。远程记忆与沿着海马的rostrocaudal轴的分布式激活相关联，而与最近的记忆相关的激活聚集在前部。这可以解释为什么海马的局限性病变不成比例地影响最近的记忆。这些发现与长期记忆巩固的理论不相容，并且更容易通过多迹理论来适应，其认为详细的记忆总是依赖于海马体。</w:t>
      </w:r>
    </w:p>
    <w:p w:rsidR="00707738" w:rsidRDefault="00707738" w:rsidP="00707738">
      <w:pPr>
        <w:pStyle w:val="EndNoteBibliography"/>
        <w:ind w:left="720" w:hanging="720"/>
        <w:rPr>
          <w:noProof/>
        </w:rPr>
      </w:pPr>
      <w:r w:rsidRPr="00707738">
        <w:rPr>
          <w:noProof/>
        </w:rPr>
        <w:t>26.</w:t>
      </w:r>
      <w:r w:rsidRPr="00707738">
        <w:rPr>
          <w:noProof/>
        </w:rPr>
        <w:tab/>
        <w:t xml:space="preserve">Hafting, T., et al., </w:t>
      </w:r>
      <w:r w:rsidRPr="00707738">
        <w:rPr>
          <w:i/>
          <w:noProof/>
        </w:rPr>
        <w:t>Microstructure of a spatial map in the entorhinal cortex.</w:t>
      </w:r>
      <w:r w:rsidRPr="00707738">
        <w:rPr>
          <w:noProof/>
        </w:rPr>
        <w:t xml:space="preserve"> 2005. </w:t>
      </w:r>
      <w:r w:rsidRPr="00707738">
        <w:rPr>
          <w:b/>
          <w:noProof/>
        </w:rPr>
        <w:t>436</w:t>
      </w:r>
      <w:r w:rsidRPr="00707738">
        <w:rPr>
          <w:noProof/>
        </w:rPr>
        <w:t>(7052): p. 801.</w:t>
      </w:r>
    </w:p>
    <w:p w:rsidR="003C2D69" w:rsidRPr="00707738" w:rsidRDefault="003C2D69" w:rsidP="003C2D69">
      <w:pPr>
        <w:pStyle w:val="EndNoteBibliography"/>
        <w:ind w:left="720"/>
        <w:rPr>
          <w:noProof/>
        </w:rPr>
      </w:pPr>
      <w:r w:rsidRPr="003C2D69">
        <w:rPr>
          <w:noProof/>
        </w:rPr>
        <w:t>网格单元可能是基于路径集成的广义空间环境地图的一部分。</w:t>
      </w:r>
    </w:p>
    <w:p w:rsidR="00707738" w:rsidRDefault="00707738" w:rsidP="00707738">
      <w:pPr>
        <w:pStyle w:val="EndNoteBibliography"/>
        <w:ind w:left="720" w:hanging="720"/>
        <w:rPr>
          <w:noProof/>
        </w:rPr>
      </w:pPr>
      <w:r w:rsidRPr="00707738">
        <w:rPr>
          <w:noProof/>
        </w:rPr>
        <w:t>27.</w:t>
      </w:r>
      <w:r w:rsidRPr="00707738">
        <w:rPr>
          <w:noProof/>
        </w:rPr>
        <w:tab/>
        <w:t xml:space="preserve">Han, J.-H., et al., </w:t>
      </w:r>
      <w:r w:rsidRPr="00707738">
        <w:rPr>
          <w:i/>
          <w:noProof/>
        </w:rPr>
        <w:t>Selective erasure of a fear memory.</w:t>
      </w:r>
      <w:r w:rsidRPr="00707738">
        <w:rPr>
          <w:noProof/>
        </w:rPr>
        <w:t xml:space="preserve"> 2009. </w:t>
      </w:r>
      <w:r w:rsidRPr="00707738">
        <w:rPr>
          <w:b/>
          <w:noProof/>
        </w:rPr>
        <w:t>323</w:t>
      </w:r>
      <w:r w:rsidRPr="00707738">
        <w:rPr>
          <w:noProof/>
        </w:rPr>
        <w:t>(5920): p. 1492-1496.</w:t>
      </w:r>
    </w:p>
    <w:p w:rsidR="003C2D69" w:rsidRPr="00707738" w:rsidRDefault="003C2D69" w:rsidP="003C2D69">
      <w:pPr>
        <w:pStyle w:val="EndNoteBibliography"/>
        <w:ind w:left="720"/>
        <w:rPr>
          <w:noProof/>
        </w:rPr>
      </w:pPr>
      <w:r w:rsidRPr="003C2D69">
        <w:rPr>
          <w:noProof/>
        </w:rPr>
        <w:t>记忆被认为是由稀疏分布的神经元组编码的。 然而，识别支持给定存储器（存储器迹线）的精确神经元一直是一个长期的挑战。这些结果在特定神经元亚群和记忆表达之间建立了因果关系，从而识别记忆迹线内的关键神经元。</w:t>
      </w:r>
    </w:p>
    <w:p w:rsidR="00707738" w:rsidRDefault="00707738" w:rsidP="00707738">
      <w:pPr>
        <w:pStyle w:val="EndNoteBibliography"/>
        <w:ind w:left="720" w:hanging="720"/>
        <w:rPr>
          <w:noProof/>
        </w:rPr>
      </w:pPr>
      <w:r w:rsidRPr="00707738">
        <w:rPr>
          <w:noProof/>
        </w:rPr>
        <w:t>28.</w:t>
      </w:r>
      <w:r w:rsidRPr="00707738">
        <w:rPr>
          <w:noProof/>
        </w:rPr>
        <w:tab/>
        <w:t xml:space="preserve">Harrison, S.A. and F.J.N. Tong, </w:t>
      </w:r>
      <w:r w:rsidRPr="00707738">
        <w:rPr>
          <w:i/>
          <w:noProof/>
        </w:rPr>
        <w:t>Decoding reveals the contents of visual working memory in early visual areas.</w:t>
      </w:r>
      <w:r w:rsidRPr="00707738">
        <w:rPr>
          <w:noProof/>
        </w:rPr>
        <w:t xml:space="preserve"> 2009. </w:t>
      </w:r>
      <w:r w:rsidRPr="00707738">
        <w:rPr>
          <w:b/>
          <w:noProof/>
        </w:rPr>
        <w:t>458</w:t>
      </w:r>
      <w:r w:rsidRPr="00707738">
        <w:rPr>
          <w:noProof/>
        </w:rPr>
        <w:t>(7238): p. 632.</w:t>
      </w:r>
    </w:p>
    <w:p w:rsidR="003C2D69" w:rsidRPr="00707738" w:rsidRDefault="003C2D69" w:rsidP="003C2D69">
      <w:pPr>
        <w:pStyle w:val="EndNoteBibliography"/>
        <w:ind w:left="720"/>
        <w:rPr>
          <w:noProof/>
        </w:rPr>
      </w:pPr>
      <w:r w:rsidRPr="003C2D69">
        <w:rPr>
          <w:noProof/>
        </w:rPr>
        <w:t>我们的研究结果表明，早期视觉区域可以保留关于工作记忆中保存的视觉特征的特定信息，在没有物理刺激的情况下持续数秒。</w:t>
      </w:r>
    </w:p>
    <w:p w:rsidR="00707738" w:rsidRDefault="00707738" w:rsidP="00707738">
      <w:pPr>
        <w:pStyle w:val="EndNoteBibliography"/>
        <w:ind w:left="720" w:hanging="720"/>
        <w:rPr>
          <w:noProof/>
        </w:rPr>
      </w:pPr>
      <w:r w:rsidRPr="00707738">
        <w:rPr>
          <w:noProof/>
        </w:rPr>
        <w:t>29.</w:t>
      </w:r>
      <w:r w:rsidRPr="00707738">
        <w:rPr>
          <w:noProof/>
        </w:rPr>
        <w:tab/>
        <w:t xml:space="preserve">He, J., et al., </w:t>
      </w:r>
      <w:r w:rsidRPr="00707738">
        <w:rPr>
          <w:i/>
          <w:noProof/>
        </w:rPr>
        <w:t>Effect of conditioned stimulus exposure during slow wave sleep on fear memory extinction in humans.</w:t>
      </w:r>
      <w:r w:rsidRPr="00707738">
        <w:rPr>
          <w:noProof/>
        </w:rPr>
        <w:t xml:space="preserve"> 2015. </w:t>
      </w:r>
      <w:r w:rsidRPr="00707738">
        <w:rPr>
          <w:b/>
          <w:noProof/>
        </w:rPr>
        <w:t>38</w:t>
      </w:r>
      <w:r w:rsidRPr="00707738">
        <w:rPr>
          <w:noProof/>
        </w:rPr>
        <w:t>(3): p. 423-431.</w:t>
      </w:r>
    </w:p>
    <w:p w:rsidR="003C2D69" w:rsidRPr="00707738" w:rsidRDefault="003C2D69" w:rsidP="003C2D69">
      <w:pPr>
        <w:pStyle w:val="EndNoteBibliography"/>
        <w:ind w:left="720"/>
        <w:rPr>
          <w:noProof/>
        </w:rPr>
      </w:pPr>
      <w:r w:rsidRPr="003C2D69">
        <w:rPr>
          <w:noProof/>
        </w:rPr>
        <w:t>在慢波睡眠期间条件刺激再次暴露促进恐惧记忆消退而不改变睡眠特征。</w:t>
      </w:r>
    </w:p>
    <w:p w:rsidR="00707738" w:rsidRDefault="00707738" w:rsidP="00707738">
      <w:pPr>
        <w:pStyle w:val="EndNoteBibliography"/>
        <w:ind w:left="720" w:hanging="720"/>
        <w:rPr>
          <w:noProof/>
        </w:rPr>
      </w:pPr>
      <w:r w:rsidRPr="00707738">
        <w:rPr>
          <w:noProof/>
        </w:rPr>
        <w:t>30.</w:t>
      </w:r>
      <w:r w:rsidRPr="00707738">
        <w:rPr>
          <w:noProof/>
        </w:rPr>
        <w:tab/>
        <w:t xml:space="preserve">Hoffman, K. and B.J.S. McNaughton, </w:t>
      </w:r>
      <w:r w:rsidRPr="00707738">
        <w:rPr>
          <w:i/>
          <w:noProof/>
        </w:rPr>
        <w:t>Coordinated reactivation of distributed memory traces in primate neocortex.</w:t>
      </w:r>
      <w:r w:rsidRPr="00707738">
        <w:rPr>
          <w:noProof/>
        </w:rPr>
        <w:t xml:space="preserve"> 2002. </w:t>
      </w:r>
      <w:r w:rsidRPr="00707738">
        <w:rPr>
          <w:b/>
          <w:noProof/>
        </w:rPr>
        <w:t>297</w:t>
      </w:r>
      <w:r w:rsidRPr="00707738">
        <w:rPr>
          <w:noProof/>
        </w:rPr>
        <w:t>(5589): p. 2070-2073.</w:t>
      </w:r>
    </w:p>
    <w:p w:rsidR="00EE552F" w:rsidRPr="00707738" w:rsidRDefault="00EE552F" w:rsidP="00EE552F">
      <w:pPr>
        <w:pStyle w:val="EndNoteBibliography"/>
        <w:ind w:left="720"/>
        <w:rPr>
          <w:noProof/>
        </w:rPr>
      </w:pPr>
      <w:r w:rsidRPr="00EE552F">
        <w:rPr>
          <w:noProof/>
        </w:rPr>
        <w:t>在运动，体感和顶叶皮层（但不是前额叶皮质）中，保留了区域内和区域之间神经集合的行为诱导相关结构和时间模式，证实了记忆巩固的痕迹重新激活理论的一个主要原则。</w:t>
      </w:r>
    </w:p>
    <w:p w:rsidR="00707738" w:rsidRDefault="00707738" w:rsidP="00707738">
      <w:pPr>
        <w:pStyle w:val="EndNoteBibliography"/>
        <w:ind w:left="720" w:hanging="720"/>
        <w:rPr>
          <w:noProof/>
        </w:rPr>
      </w:pPr>
      <w:r w:rsidRPr="00707738">
        <w:rPr>
          <w:noProof/>
        </w:rPr>
        <w:t>31.</w:t>
      </w:r>
      <w:r w:rsidRPr="00707738">
        <w:rPr>
          <w:noProof/>
        </w:rPr>
        <w:tab/>
        <w:t xml:space="preserve">Hupbach, A., R. Gomez, and L.J.M. Nadel, </w:t>
      </w:r>
      <w:r w:rsidRPr="00707738">
        <w:rPr>
          <w:i/>
          <w:noProof/>
        </w:rPr>
        <w:t>Episodic memory reconsolidation: updating or source confusion?</w:t>
      </w:r>
      <w:r w:rsidRPr="00707738">
        <w:rPr>
          <w:noProof/>
        </w:rPr>
        <w:t xml:space="preserve"> 2009. </w:t>
      </w:r>
      <w:r w:rsidRPr="00707738">
        <w:rPr>
          <w:b/>
          <w:noProof/>
        </w:rPr>
        <w:t>17</w:t>
      </w:r>
      <w:r w:rsidRPr="00707738">
        <w:rPr>
          <w:noProof/>
        </w:rPr>
        <w:t>(5): p. 502-510.</w:t>
      </w:r>
    </w:p>
    <w:p w:rsidR="00EE552F" w:rsidRPr="00707738" w:rsidRDefault="00EE552F" w:rsidP="00EE552F">
      <w:pPr>
        <w:pStyle w:val="EndNoteBibliography"/>
        <w:ind w:left="720"/>
        <w:rPr>
          <w:noProof/>
        </w:rPr>
      </w:pPr>
      <w:r w:rsidRPr="00EE552F">
        <w:rPr>
          <w:noProof/>
        </w:rPr>
        <w:t>重新激活明显稳定的长期记忆可使其变得脆弱，并依赖于称为“重新巩固”的再稳定过程。</w:t>
      </w:r>
    </w:p>
    <w:p w:rsidR="00707738" w:rsidRDefault="00707738" w:rsidP="00707738">
      <w:pPr>
        <w:pStyle w:val="EndNoteBibliography"/>
        <w:ind w:left="720" w:hanging="720"/>
        <w:rPr>
          <w:noProof/>
        </w:rPr>
      </w:pPr>
      <w:r w:rsidRPr="00707738">
        <w:rPr>
          <w:noProof/>
        </w:rPr>
        <w:t>32.</w:t>
      </w:r>
      <w:r w:rsidRPr="00707738">
        <w:rPr>
          <w:noProof/>
        </w:rPr>
        <w:tab/>
        <w:t xml:space="preserve">Jacobs, J., et al., </w:t>
      </w:r>
      <w:r w:rsidRPr="00707738">
        <w:rPr>
          <w:i/>
          <w:noProof/>
        </w:rPr>
        <w:t>Direct recordings of grid-like neuronal activity in human spatial navigation.</w:t>
      </w:r>
      <w:r w:rsidRPr="00707738">
        <w:rPr>
          <w:noProof/>
        </w:rPr>
        <w:t xml:space="preserve"> 2013. </w:t>
      </w:r>
      <w:r w:rsidRPr="00707738">
        <w:rPr>
          <w:b/>
          <w:noProof/>
        </w:rPr>
        <w:t>16</w:t>
      </w:r>
      <w:r w:rsidRPr="00707738">
        <w:rPr>
          <w:noProof/>
        </w:rPr>
        <w:t>(9): p. 1188.</w:t>
      </w:r>
    </w:p>
    <w:p w:rsidR="00EE552F" w:rsidRPr="00707738" w:rsidRDefault="00EE552F" w:rsidP="00EE552F">
      <w:pPr>
        <w:pStyle w:val="EndNoteBibliography"/>
        <w:ind w:left="720"/>
        <w:rPr>
          <w:noProof/>
        </w:rPr>
      </w:pPr>
      <w:r w:rsidRPr="00EE552F">
        <w:rPr>
          <w:noProof/>
        </w:rPr>
        <w:t>内嗅皮层中的网格细胞似乎通过三角坐标系表示空间位置。记录执行虚拟导航任务的神经外科患者的神经元活动，我们发现在人脑中呈现网格状尖峰模式的细胞，表明人类和更简单的动物依赖于同源空间编码方案。</w:t>
      </w:r>
    </w:p>
    <w:p w:rsidR="00707738" w:rsidRDefault="00707738" w:rsidP="00707738">
      <w:pPr>
        <w:pStyle w:val="EndNoteBibliography"/>
        <w:ind w:left="720" w:hanging="720"/>
        <w:rPr>
          <w:noProof/>
        </w:rPr>
      </w:pPr>
      <w:r w:rsidRPr="00707738">
        <w:rPr>
          <w:noProof/>
        </w:rPr>
        <w:t>33.</w:t>
      </w:r>
      <w:r w:rsidRPr="00707738">
        <w:rPr>
          <w:noProof/>
        </w:rPr>
        <w:tab/>
        <w:t xml:space="preserve">Karlsson, M.P. and L.M.J.N.n. Frank, </w:t>
      </w:r>
      <w:r w:rsidRPr="00707738">
        <w:rPr>
          <w:i/>
          <w:noProof/>
        </w:rPr>
        <w:t>Awake replay of remote experiences in the hippocampus.</w:t>
      </w:r>
      <w:r w:rsidRPr="00707738">
        <w:rPr>
          <w:noProof/>
        </w:rPr>
        <w:t xml:space="preserve"> 2009. </w:t>
      </w:r>
      <w:r w:rsidRPr="00707738">
        <w:rPr>
          <w:b/>
          <w:noProof/>
        </w:rPr>
        <w:t>12</w:t>
      </w:r>
      <w:r w:rsidRPr="00707738">
        <w:rPr>
          <w:noProof/>
        </w:rPr>
        <w:t>(7): p. 913.</w:t>
      </w:r>
    </w:p>
    <w:p w:rsidR="00675F2C" w:rsidRPr="00707738" w:rsidRDefault="00675F2C" w:rsidP="00675F2C">
      <w:pPr>
        <w:pStyle w:val="EndNoteBibliography"/>
        <w:ind w:left="720"/>
        <w:rPr>
          <w:noProof/>
        </w:rPr>
      </w:pPr>
      <w:r w:rsidRPr="00675F2C">
        <w:rPr>
          <w:noProof/>
        </w:rPr>
        <w:t>海马体在唤醒行为的短暂停顿期间不断重现过去的经历，表明唤醒重放在记忆巩固和检索中的作用。</w:t>
      </w:r>
    </w:p>
    <w:p w:rsidR="00707738" w:rsidRDefault="00707738" w:rsidP="00707738">
      <w:pPr>
        <w:pStyle w:val="EndNoteBibliography"/>
        <w:ind w:left="720" w:hanging="720"/>
        <w:rPr>
          <w:noProof/>
        </w:rPr>
      </w:pPr>
      <w:r w:rsidRPr="00707738">
        <w:rPr>
          <w:noProof/>
        </w:rPr>
        <w:t>34.</w:t>
      </w:r>
      <w:r w:rsidRPr="00707738">
        <w:rPr>
          <w:noProof/>
        </w:rPr>
        <w:tab/>
        <w:t xml:space="preserve">Kesner, R.P., E.T.J.N. Rolls, and B. Reviews, </w:t>
      </w:r>
      <w:r w:rsidRPr="00707738">
        <w:rPr>
          <w:i/>
          <w:noProof/>
        </w:rPr>
        <w:t xml:space="preserve">A computational theory of hippocampal </w:t>
      </w:r>
      <w:r w:rsidRPr="00707738">
        <w:rPr>
          <w:i/>
          <w:noProof/>
        </w:rPr>
        <w:lastRenderedPageBreak/>
        <w:t>function, and tests of the theory: new developments.</w:t>
      </w:r>
      <w:r w:rsidRPr="00707738">
        <w:rPr>
          <w:noProof/>
        </w:rPr>
        <w:t xml:space="preserve"> 2015. </w:t>
      </w:r>
      <w:r w:rsidRPr="00707738">
        <w:rPr>
          <w:b/>
          <w:noProof/>
        </w:rPr>
        <w:t>48</w:t>
      </w:r>
      <w:r w:rsidRPr="00707738">
        <w:rPr>
          <w:noProof/>
        </w:rPr>
        <w:t>: p. 92-147.</w:t>
      </w:r>
    </w:p>
    <w:p w:rsidR="006F30AE" w:rsidRPr="00707738" w:rsidRDefault="006F30AE" w:rsidP="006F30AE">
      <w:pPr>
        <w:pStyle w:val="EndNoteBibliography"/>
        <w:ind w:left="720"/>
        <w:rPr>
          <w:noProof/>
        </w:rPr>
      </w:pPr>
      <w:r w:rsidRPr="006F30AE">
        <w:rPr>
          <w:noProof/>
        </w:rPr>
        <w:t>本文的目的是更新Rolls的海马功能定量计算理论及其对不同亚区（齿状回，CA3和CA1）的预测，并检查解决海马功能的行为和电生理数据，特别是其分区域。</w:t>
      </w:r>
    </w:p>
    <w:p w:rsidR="00707738" w:rsidRDefault="00707738" w:rsidP="00707738">
      <w:pPr>
        <w:pStyle w:val="EndNoteBibliography"/>
        <w:ind w:left="720" w:hanging="720"/>
        <w:rPr>
          <w:noProof/>
        </w:rPr>
      </w:pPr>
      <w:r w:rsidRPr="00707738">
        <w:rPr>
          <w:noProof/>
        </w:rPr>
        <w:t>35.</w:t>
      </w:r>
      <w:r w:rsidRPr="00707738">
        <w:rPr>
          <w:noProof/>
        </w:rPr>
        <w:tab/>
        <w:t xml:space="preserve">Kim, K. and D.-J.J.P.s. Yi, </w:t>
      </w:r>
      <w:r w:rsidRPr="00707738">
        <w:rPr>
          <w:i/>
          <w:noProof/>
        </w:rPr>
        <w:t>Out of mind, out of sight: Perceptual consequences of memory suppression.</w:t>
      </w:r>
      <w:r w:rsidRPr="00707738">
        <w:rPr>
          <w:noProof/>
        </w:rPr>
        <w:t xml:space="preserve"> 2013. </w:t>
      </w:r>
      <w:r w:rsidRPr="00707738">
        <w:rPr>
          <w:b/>
          <w:noProof/>
        </w:rPr>
        <w:t>24</w:t>
      </w:r>
      <w:r w:rsidRPr="00707738">
        <w:rPr>
          <w:noProof/>
        </w:rPr>
        <w:t>(4): p. 569-574.</w:t>
      </w:r>
    </w:p>
    <w:p w:rsidR="00AC7FE4" w:rsidRPr="00707738" w:rsidRDefault="00AC7FE4" w:rsidP="00AC7FE4">
      <w:pPr>
        <w:pStyle w:val="EndNoteBibliography"/>
        <w:ind w:left="720"/>
        <w:rPr>
          <w:noProof/>
        </w:rPr>
      </w:pPr>
      <w:r w:rsidRPr="00AC7FE4">
        <w:rPr>
          <w:noProof/>
        </w:rPr>
        <w:t>该研究为抑制机制在记忆控制中的作用提供了强有力的支持，并提出了高阶认知操作与感知处理之间的紧密联系。</w:t>
      </w:r>
    </w:p>
    <w:p w:rsidR="00707738" w:rsidRDefault="00707738" w:rsidP="00707738">
      <w:pPr>
        <w:pStyle w:val="EndNoteBibliography"/>
        <w:ind w:left="720" w:hanging="720"/>
        <w:rPr>
          <w:noProof/>
        </w:rPr>
      </w:pPr>
      <w:r w:rsidRPr="00707738">
        <w:rPr>
          <w:noProof/>
        </w:rPr>
        <w:t>36.</w:t>
      </w:r>
      <w:r w:rsidRPr="00707738">
        <w:rPr>
          <w:noProof/>
        </w:rPr>
        <w:tab/>
        <w:t xml:space="preserve">Kroes, M.C., et al., </w:t>
      </w:r>
      <w:r w:rsidRPr="00707738">
        <w:rPr>
          <w:i/>
          <w:noProof/>
        </w:rPr>
        <w:t>An electroconvulsive therapy procedure impairs reconsolidation of episodic memories in humans.</w:t>
      </w:r>
      <w:r w:rsidRPr="00707738">
        <w:rPr>
          <w:noProof/>
        </w:rPr>
        <w:t xml:space="preserve"> 2014. </w:t>
      </w:r>
      <w:r w:rsidRPr="00707738">
        <w:rPr>
          <w:b/>
          <w:noProof/>
        </w:rPr>
        <w:t>17</w:t>
      </w:r>
      <w:r w:rsidRPr="00707738">
        <w:rPr>
          <w:noProof/>
        </w:rPr>
        <w:t>(2): p. 204.</w:t>
      </w:r>
    </w:p>
    <w:p w:rsidR="00AC7FE4" w:rsidRPr="00707738" w:rsidRDefault="00AC7FE4" w:rsidP="00AC7FE4">
      <w:pPr>
        <w:pStyle w:val="EndNoteBibliography"/>
        <w:ind w:left="720"/>
        <w:rPr>
          <w:noProof/>
        </w:rPr>
      </w:pPr>
      <w:r w:rsidRPr="00AC7FE4">
        <w:rPr>
          <w:noProof/>
        </w:rPr>
        <w:t>尽管人们积累了动物重建过程的证据，但对人类的支持，特别是对情景记忆的支持是有限的。我们的研究结果为重建人类情绪情景记忆提供了证据。</w:t>
      </w:r>
    </w:p>
    <w:p w:rsidR="00707738" w:rsidRDefault="00707738" w:rsidP="00707738">
      <w:pPr>
        <w:pStyle w:val="EndNoteBibliography"/>
        <w:ind w:left="720" w:hanging="720"/>
        <w:rPr>
          <w:noProof/>
        </w:rPr>
      </w:pPr>
      <w:r w:rsidRPr="00707738">
        <w:rPr>
          <w:noProof/>
        </w:rPr>
        <w:t>37.</w:t>
      </w:r>
      <w:r w:rsidRPr="00707738">
        <w:rPr>
          <w:noProof/>
        </w:rPr>
        <w:tab/>
        <w:t xml:space="preserve">Louie, K. and M.A.J.N. Wilson, </w:t>
      </w:r>
      <w:r w:rsidRPr="00707738">
        <w:rPr>
          <w:i/>
          <w:noProof/>
        </w:rPr>
        <w:t>Temporally structured replay of awake hippocampal ensemble activity during rapid eye movement sleep.</w:t>
      </w:r>
      <w:r w:rsidRPr="00707738">
        <w:rPr>
          <w:noProof/>
        </w:rPr>
        <w:t xml:space="preserve"> 2001. </w:t>
      </w:r>
      <w:r w:rsidRPr="00707738">
        <w:rPr>
          <w:b/>
          <w:noProof/>
        </w:rPr>
        <w:t>29</w:t>
      </w:r>
      <w:r w:rsidRPr="00707738">
        <w:rPr>
          <w:noProof/>
        </w:rPr>
        <w:t>(1): p. 145-156.</w:t>
      </w:r>
    </w:p>
    <w:p w:rsidR="00D1228A" w:rsidRPr="00707738" w:rsidRDefault="00D1228A" w:rsidP="00D1228A">
      <w:pPr>
        <w:pStyle w:val="EndNoteBibliography"/>
        <w:ind w:left="720"/>
        <w:rPr>
          <w:noProof/>
        </w:rPr>
      </w:pPr>
      <w:r w:rsidRPr="00D1228A">
        <w:rPr>
          <w:noProof/>
        </w:rPr>
        <w:t>这些结果表明，在REM睡眠期间，重新激活了暗示情景记忆痕迹的图案化多神经元活动的长时间序列。 这种重新激活对于记忆处理可能是重要的，并且为梦境状态的内容的电生理学检查提供了基础。</w:t>
      </w:r>
    </w:p>
    <w:p w:rsidR="00707738" w:rsidRPr="00707738" w:rsidRDefault="00707738" w:rsidP="00707738">
      <w:pPr>
        <w:pStyle w:val="EndNoteBibliography"/>
        <w:ind w:left="720" w:hanging="720"/>
        <w:rPr>
          <w:noProof/>
        </w:rPr>
      </w:pPr>
      <w:r w:rsidRPr="00707738">
        <w:rPr>
          <w:noProof/>
        </w:rPr>
        <w:t>38.</w:t>
      </w:r>
      <w:r w:rsidRPr="00707738">
        <w:rPr>
          <w:noProof/>
        </w:rPr>
        <w:tab/>
        <w:t xml:space="preserve">Lynch, M.A.J.P.r., </w:t>
      </w:r>
      <w:r w:rsidRPr="00707738">
        <w:rPr>
          <w:i/>
          <w:noProof/>
        </w:rPr>
        <w:t>Long-term potentiation and memory.</w:t>
      </w:r>
      <w:r w:rsidRPr="00707738">
        <w:rPr>
          <w:noProof/>
        </w:rPr>
        <w:t xml:space="preserve"> 2004. </w:t>
      </w:r>
      <w:r w:rsidRPr="00707738">
        <w:rPr>
          <w:b/>
          <w:noProof/>
        </w:rPr>
        <w:t>84</w:t>
      </w:r>
      <w:r w:rsidRPr="00707738">
        <w:rPr>
          <w:noProof/>
        </w:rPr>
        <w:t>(1): p. 87-136.</w:t>
      </w:r>
    </w:p>
    <w:p w:rsidR="00707738" w:rsidRDefault="00707738" w:rsidP="00707738">
      <w:pPr>
        <w:pStyle w:val="EndNoteBibliography"/>
        <w:ind w:left="720" w:hanging="720"/>
        <w:rPr>
          <w:noProof/>
        </w:rPr>
      </w:pPr>
      <w:r w:rsidRPr="00707738">
        <w:rPr>
          <w:noProof/>
        </w:rPr>
        <w:t>39.</w:t>
      </w:r>
      <w:r w:rsidRPr="00707738">
        <w:rPr>
          <w:noProof/>
        </w:rPr>
        <w:tab/>
        <w:t xml:space="preserve">MacLeod, C.M.J.J.o.E.P.L., Memory, and Cognition, </w:t>
      </w:r>
      <w:r w:rsidRPr="00707738">
        <w:rPr>
          <w:i/>
          <w:noProof/>
        </w:rPr>
        <w:t>Directed forgetting affects both direct and indirect tests of memory.</w:t>
      </w:r>
      <w:r w:rsidRPr="00707738">
        <w:rPr>
          <w:noProof/>
        </w:rPr>
        <w:t xml:space="preserve"> 1989. </w:t>
      </w:r>
      <w:r w:rsidRPr="00707738">
        <w:rPr>
          <w:b/>
          <w:noProof/>
        </w:rPr>
        <w:t>15</w:t>
      </w:r>
      <w:r w:rsidRPr="00707738">
        <w:rPr>
          <w:noProof/>
        </w:rPr>
        <w:t>(1): p. 13.</w:t>
      </w:r>
    </w:p>
    <w:p w:rsidR="00D1228A" w:rsidRPr="00707738" w:rsidRDefault="00D1228A" w:rsidP="00D1228A">
      <w:pPr>
        <w:pStyle w:val="EndNoteBibliography"/>
        <w:ind w:left="720"/>
        <w:rPr>
          <w:noProof/>
        </w:rPr>
      </w:pPr>
      <w:r w:rsidRPr="00D1228A">
        <w:rPr>
          <w:noProof/>
        </w:rPr>
        <w:t xml:space="preserve">对两种类型的测试一致的定向遗忘效果与在检索时忘记项目被禁止的想法一致，并且与编码中的精细化操作不同，检索操作以类似的方式影响直接和间接测试。 </w:t>
      </w:r>
    </w:p>
    <w:p w:rsidR="00707738" w:rsidRDefault="00707738" w:rsidP="00707738">
      <w:pPr>
        <w:pStyle w:val="EndNoteBibliography"/>
        <w:ind w:left="720" w:hanging="720"/>
        <w:rPr>
          <w:noProof/>
        </w:rPr>
      </w:pPr>
      <w:r w:rsidRPr="00707738">
        <w:rPr>
          <w:noProof/>
        </w:rPr>
        <w:t>40.</w:t>
      </w:r>
      <w:r w:rsidRPr="00707738">
        <w:rPr>
          <w:noProof/>
        </w:rPr>
        <w:tab/>
        <w:t xml:space="preserve">McGaugh, J.L.J.A.R.N., </w:t>
      </w:r>
      <w:r w:rsidRPr="00707738">
        <w:rPr>
          <w:i/>
          <w:noProof/>
        </w:rPr>
        <w:t>The amygdala modulates the consolidation of memories of emotionally arousing experiences.</w:t>
      </w:r>
      <w:r w:rsidRPr="00707738">
        <w:rPr>
          <w:noProof/>
        </w:rPr>
        <w:t xml:space="preserve"> 2004. </w:t>
      </w:r>
      <w:r w:rsidRPr="00707738">
        <w:rPr>
          <w:b/>
          <w:noProof/>
        </w:rPr>
        <w:t>27</w:t>
      </w:r>
      <w:r w:rsidRPr="00707738">
        <w:rPr>
          <w:noProof/>
        </w:rPr>
        <w:t>: p. 1-28.</w:t>
      </w:r>
    </w:p>
    <w:p w:rsidR="00D1228A" w:rsidRPr="00707738" w:rsidRDefault="00D1228A" w:rsidP="00D1228A">
      <w:pPr>
        <w:pStyle w:val="EndNoteBibliography"/>
        <w:ind w:left="720"/>
        <w:rPr>
          <w:noProof/>
        </w:rPr>
      </w:pPr>
      <w:r w:rsidRPr="00D1228A">
        <w:rPr>
          <w:noProof/>
        </w:rPr>
        <w:t>动物和人类研究的汇总结果提供了令人信服的证据，表明杏仁核能够使我们获得并保留对情绪体验的持久记忆。</w:t>
      </w:r>
    </w:p>
    <w:p w:rsidR="00707738" w:rsidRDefault="00707738" w:rsidP="00707738">
      <w:pPr>
        <w:pStyle w:val="EndNoteBibliography"/>
        <w:ind w:left="720" w:hanging="720"/>
        <w:rPr>
          <w:noProof/>
        </w:rPr>
      </w:pPr>
      <w:r w:rsidRPr="00707738">
        <w:rPr>
          <w:noProof/>
        </w:rPr>
        <w:t>41.</w:t>
      </w:r>
      <w:r w:rsidRPr="00707738">
        <w:rPr>
          <w:noProof/>
        </w:rPr>
        <w:tab/>
        <w:t xml:space="preserve">Myers, K.M. and M.J.M.p. Davis, </w:t>
      </w:r>
      <w:r w:rsidRPr="00707738">
        <w:rPr>
          <w:i/>
          <w:noProof/>
        </w:rPr>
        <w:t>Mechanisms of fear extinction.</w:t>
      </w:r>
      <w:r w:rsidRPr="00707738">
        <w:rPr>
          <w:noProof/>
        </w:rPr>
        <w:t xml:space="preserve"> 2007. </w:t>
      </w:r>
      <w:r w:rsidRPr="00707738">
        <w:rPr>
          <w:b/>
          <w:noProof/>
        </w:rPr>
        <w:t>12</w:t>
      </w:r>
      <w:r w:rsidRPr="00707738">
        <w:rPr>
          <w:noProof/>
        </w:rPr>
        <w:t>(2): p. 120.</w:t>
      </w:r>
    </w:p>
    <w:p w:rsidR="00D1228A" w:rsidRPr="00707738" w:rsidRDefault="00D1228A" w:rsidP="00D1228A">
      <w:pPr>
        <w:pStyle w:val="EndNoteBibliography"/>
        <w:ind w:left="720"/>
        <w:rPr>
          <w:noProof/>
        </w:rPr>
      </w:pPr>
      <w:r w:rsidRPr="00D1228A">
        <w:rPr>
          <w:noProof/>
        </w:rPr>
        <w:t>过度的恐惧和焦虑是影响全世界数百万人的各种致残性焦虑症的标志。因此，对抑制恐惧和焦虑所涉及的大脑机制有了更多的了解，这引起了研究界越来越多的关注。本文将涵盖行为，理论和神经生物学工作，最后将讨论临床意义。</w:t>
      </w:r>
    </w:p>
    <w:p w:rsidR="00707738" w:rsidRDefault="00707738" w:rsidP="00707738">
      <w:pPr>
        <w:pStyle w:val="EndNoteBibliography"/>
        <w:ind w:left="720" w:hanging="720"/>
        <w:rPr>
          <w:noProof/>
        </w:rPr>
      </w:pPr>
      <w:r w:rsidRPr="00707738">
        <w:rPr>
          <w:noProof/>
        </w:rPr>
        <w:t>42.</w:t>
      </w:r>
      <w:r w:rsidRPr="00707738">
        <w:rPr>
          <w:noProof/>
        </w:rPr>
        <w:tab/>
        <w:t xml:space="preserve">Nader, K., G.E. Schafe, and J.E.J.N. Le Doux, </w:t>
      </w:r>
      <w:r w:rsidRPr="00707738">
        <w:rPr>
          <w:i/>
          <w:noProof/>
        </w:rPr>
        <w:t>Fear memories require protein synthesis in the amygdala for reconsolidation after retrieval.</w:t>
      </w:r>
      <w:r w:rsidRPr="00707738">
        <w:rPr>
          <w:noProof/>
        </w:rPr>
        <w:t xml:space="preserve"> 2000. </w:t>
      </w:r>
      <w:r w:rsidRPr="00707738">
        <w:rPr>
          <w:b/>
          <w:noProof/>
        </w:rPr>
        <w:t>406</w:t>
      </w:r>
      <w:r w:rsidRPr="00707738">
        <w:rPr>
          <w:noProof/>
        </w:rPr>
        <w:t>(6797): p. 722.</w:t>
      </w:r>
    </w:p>
    <w:p w:rsidR="00D1228A" w:rsidRPr="00707738" w:rsidRDefault="00D1228A" w:rsidP="00D1228A">
      <w:pPr>
        <w:pStyle w:val="EndNoteBibliography"/>
        <w:ind w:left="720"/>
        <w:rPr>
          <w:noProof/>
        </w:rPr>
      </w:pPr>
      <w:r w:rsidRPr="00D1228A">
        <w:rPr>
          <w:noProof/>
        </w:rPr>
        <w:t>我们的数据显示，重新激活时，巩固的恐惧记忆会回到不稳定的状态，需要从头进行蛋白质合成以进行重新固定。传统的记忆巩固理论并未预测这些发现。</w:t>
      </w:r>
    </w:p>
    <w:p w:rsidR="00707738" w:rsidRDefault="00707738" w:rsidP="00707738">
      <w:pPr>
        <w:pStyle w:val="EndNoteBibliography"/>
        <w:ind w:left="720" w:hanging="720"/>
        <w:rPr>
          <w:noProof/>
        </w:rPr>
      </w:pPr>
      <w:r w:rsidRPr="00707738">
        <w:rPr>
          <w:noProof/>
        </w:rPr>
        <w:t>43.</w:t>
      </w:r>
      <w:r w:rsidRPr="00707738">
        <w:rPr>
          <w:noProof/>
        </w:rPr>
        <w:tab/>
        <w:t xml:space="preserve">O'Keefe, J. and J.J.B.r. Dostrovsky, </w:t>
      </w:r>
      <w:r w:rsidRPr="00707738">
        <w:rPr>
          <w:i/>
          <w:noProof/>
        </w:rPr>
        <w:t>The hippocampus as a spatial map: preliminary evidence from unit activity in the freely-moving rat.</w:t>
      </w:r>
      <w:r w:rsidRPr="00707738">
        <w:rPr>
          <w:noProof/>
        </w:rPr>
        <w:t xml:space="preserve"> 1971.</w:t>
      </w:r>
    </w:p>
    <w:p w:rsidR="00D1228A" w:rsidRPr="00707738" w:rsidRDefault="00D1228A" w:rsidP="00D1228A">
      <w:pPr>
        <w:pStyle w:val="EndNoteBibliography"/>
        <w:ind w:left="720"/>
        <w:rPr>
          <w:noProof/>
        </w:rPr>
      </w:pPr>
      <w:r w:rsidRPr="00D1228A">
        <w:rPr>
          <w:noProof/>
        </w:rPr>
        <w:t xml:space="preserve">作为空间取向的函数，大鼠背侧海马中的细胞对抑制触觉刺激的反应表明海马体为大脑的其余部分提供空间参考图。 </w:t>
      </w:r>
    </w:p>
    <w:p w:rsidR="00707738" w:rsidRDefault="00707738" w:rsidP="00707738">
      <w:pPr>
        <w:pStyle w:val="EndNoteBibliography"/>
        <w:ind w:left="720" w:hanging="720"/>
        <w:rPr>
          <w:noProof/>
        </w:rPr>
      </w:pPr>
      <w:r w:rsidRPr="00707738">
        <w:rPr>
          <w:noProof/>
        </w:rPr>
        <w:t>44.</w:t>
      </w:r>
      <w:r w:rsidRPr="00707738">
        <w:rPr>
          <w:noProof/>
        </w:rPr>
        <w:tab/>
        <w:t xml:space="preserve">Papassotiropoulos, A., et al., </w:t>
      </w:r>
      <w:r w:rsidRPr="00707738">
        <w:rPr>
          <w:i/>
          <w:noProof/>
        </w:rPr>
        <w:t>A genome-wide survey of human short-term memory.</w:t>
      </w:r>
      <w:r w:rsidRPr="00707738">
        <w:rPr>
          <w:noProof/>
        </w:rPr>
        <w:t xml:space="preserve"> 2011. </w:t>
      </w:r>
      <w:r w:rsidRPr="00707738">
        <w:rPr>
          <w:b/>
          <w:noProof/>
        </w:rPr>
        <w:t>16</w:t>
      </w:r>
      <w:r w:rsidRPr="00707738">
        <w:rPr>
          <w:noProof/>
        </w:rPr>
        <w:t>(2): p. 184.</w:t>
      </w:r>
    </w:p>
    <w:p w:rsidR="00D1228A" w:rsidRPr="00707738" w:rsidRDefault="00D1228A" w:rsidP="00D1228A">
      <w:pPr>
        <w:pStyle w:val="EndNoteBibliography"/>
        <w:ind w:left="720"/>
        <w:rPr>
          <w:noProof/>
        </w:rPr>
      </w:pPr>
      <w:r w:rsidRPr="00D1228A">
        <w:rPr>
          <w:noProof/>
        </w:rPr>
        <w:t>高通量基因分型平台开发的最新进展允许无偏识别与遗传性状相关的基因和基因组序列。在这项研究中，我们分析了人类短期记忆，它指的是在短时间内记住信息的能力，并且在许多神经精神病症状中被发现受到干扰，包括精神分裂症和抑郁症。</w:t>
      </w:r>
    </w:p>
    <w:p w:rsidR="00707738" w:rsidRDefault="00707738" w:rsidP="00707738">
      <w:pPr>
        <w:pStyle w:val="EndNoteBibliography"/>
        <w:ind w:left="720" w:hanging="720"/>
        <w:rPr>
          <w:noProof/>
        </w:rPr>
      </w:pPr>
      <w:r w:rsidRPr="00707738">
        <w:rPr>
          <w:noProof/>
        </w:rPr>
        <w:t>45.</w:t>
      </w:r>
      <w:r w:rsidRPr="00707738">
        <w:rPr>
          <w:noProof/>
        </w:rPr>
        <w:tab/>
        <w:t xml:space="preserve">Papassotiropoulos, A., et al., </w:t>
      </w:r>
      <w:r w:rsidRPr="00707738">
        <w:rPr>
          <w:i/>
          <w:noProof/>
        </w:rPr>
        <w:t>A genome-wide survey and functional brain imaging study identify CTNNBL1 as a memory-related gene.</w:t>
      </w:r>
      <w:r w:rsidRPr="00707738">
        <w:rPr>
          <w:noProof/>
        </w:rPr>
        <w:t xml:space="preserve"> 2013. </w:t>
      </w:r>
      <w:r w:rsidRPr="00707738">
        <w:rPr>
          <w:b/>
          <w:noProof/>
        </w:rPr>
        <w:t>18</w:t>
      </w:r>
      <w:r w:rsidRPr="00707738">
        <w:rPr>
          <w:noProof/>
        </w:rPr>
        <w:t>(2): p. 255.</w:t>
      </w:r>
    </w:p>
    <w:p w:rsidR="00D1228A" w:rsidRPr="00707738" w:rsidRDefault="00D1228A" w:rsidP="00D1228A">
      <w:pPr>
        <w:pStyle w:val="EndNoteBibliography"/>
        <w:ind w:left="720"/>
        <w:rPr>
          <w:noProof/>
        </w:rPr>
      </w:pPr>
      <w:r w:rsidRPr="00D1228A">
        <w:rPr>
          <w:noProof/>
        </w:rPr>
        <w:lastRenderedPageBreak/>
        <w:t>无偏全基因组范围的筛选结合脑功能的成像数据可以识别与人类认知相关的新分子途径。 在这里，我们进行了密集的全基因组筛选，以确定情景记忆相关的基因变异。</w:t>
      </w:r>
    </w:p>
    <w:p w:rsidR="00707738" w:rsidRDefault="00707738" w:rsidP="00707738">
      <w:pPr>
        <w:pStyle w:val="EndNoteBibliography"/>
        <w:ind w:left="720" w:hanging="720"/>
        <w:rPr>
          <w:noProof/>
        </w:rPr>
      </w:pPr>
      <w:r w:rsidRPr="00707738">
        <w:rPr>
          <w:noProof/>
        </w:rPr>
        <w:t>46.</w:t>
      </w:r>
      <w:r w:rsidRPr="00707738">
        <w:rPr>
          <w:noProof/>
        </w:rPr>
        <w:tab/>
        <w:t xml:space="preserve">Quirk, G.J., et al., </w:t>
      </w:r>
      <w:r w:rsidRPr="00707738">
        <w:rPr>
          <w:i/>
          <w:noProof/>
        </w:rPr>
        <w:t>Erasing fear memories with extinction training.</w:t>
      </w:r>
      <w:r w:rsidRPr="00707738">
        <w:rPr>
          <w:noProof/>
        </w:rPr>
        <w:t xml:space="preserve"> 2010. </w:t>
      </w:r>
      <w:r w:rsidRPr="00707738">
        <w:rPr>
          <w:b/>
          <w:noProof/>
        </w:rPr>
        <w:t>30</w:t>
      </w:r>
      <w:r w:rsidRPr="00707738">
        <w:rPr>
          <w:noProof/>
        </w:rPr>
        <w:t>(45): p. 14993-14997.</w:t>
      </w:r>
    </w:p>
    <w:p w:rsidR="006F5438" w:rsidRPr="00707738" w:rsidRDefault="006F5438" w:rsidP="006F5438">
      <w:pPr>
        <w:pStyle w:val="EndNoteBibliography"/>
        <w:ind w:left="720"/>
        <w:rPr>
          <w:noProof/>
        </w:rPr>
      </w:pPr>
      <w:r w:rsidRPr="006F5438">
        <w:rPr>
          <w:noProof/>
        </w:rPr>
        <w:t>此外，在重建阶段期间，当恐惧记忆不稳定时，将恐惧关联更新为安全，从而防止恐惧在大鼠和人类中恢复。使用经过修改的灭绝方案来消除恐惧记忆，补充了现有的加强灭绝的药理学策略。</w:t>
      </w:r>
    </w:p>
    <w:p w:rsidR="00707738" w:rsidRDefault="00707738" w:rsidP="00707738">
      <w:pPr>
        <w:pStyle w:val="EndNoteBibliography"/>
        <w:ind w:left="720" w:hanging="720"/>
        <w:rPr>
          <w:noProof/>
        </w:rPr>
      </w:pPr>
      <w:r w:rsidRPr="00707738">
        <w:rPr>
          <w:noProof/>
        </w:rPr>
        <w:t>47.</w:t>
      </w:r>
      <w:r w:rsidRPr="00707738">
        <w:rPr>
          <w:noProof/>
        </w:rPr>
        <w:tab/>
        <w:t xml:space="preserve">Raaijmakers, J.G., E.J.J.o.M. Jakab, and Language, </w:t>
      </w:r>
      <w:r w:rsidRPr="00707738">
        <w:rPr>
          <w:i/>
          <w:noProof/>
        </w:rPr>
        <w:t>Rethinking inhibition theory: On the problematic status of the inhibition theory for forgetting.</w:t>
      </w:r>
      <w:r w:rsidRPr="00707738">
        <w:rPr>
          <w:noProof/>
        </w:rPr>
        <w:t xml:space="preserve"> 2013. </w:t>
      </w:r>
      <w:r w:rsidRPr="00707738">
        <w:rPr>
          <w:b/>
          <w:noProof/>
        </w:rPr>
        <w:t>68</w:t>
      </w:r>
      <w:r w:rsidRPr="00707738">
        <w:rPr>
          <w:noProof/>
        </w:rPr>
        <w:t>(2): p. 98-122.</w:t>
      </w:r>
    </w:p>
    <w:p w:rsidR="002867CE" w:rsidRPr="00707738" w:rsidRDefault="002867CE" w:rsidP="002867CE">
      <w:pPr>
        <w:pStyle w:val="EndNoteBibliography"/>
        <w:ind w:left="720"/>
        <w:rPr>
          <w:noProof/>
        </w:rPr>
      </w:pPr>
      <w:r w:rsidRPr="002867CE">
        <w:rPr>
          <w:noProof/>
        </w:rPr>
        <w:t>我们得出结论，抑制作为干扰和遗忘的解释的理论状态是有问题的。我们表明，这些调查结果无法通过标准竞争账户解释的说法是错误的。</w:t>
      </w:r>
    </w:p>
    <w:p w:rsidR="00707738" w:rsidRDefault="00707738" w:rsidP="00707738">
      <w:pPr>
        <w:pStyle w:val="EndNoteBibliography"/>
        <w:ind w:left="720" w:hanging="720"/>
        <w:rPr>
          <w:noProof/>
        </w:rPr>
      </w:pPr>
      <w:r w:rsidRPr="00707738">
        <w:rPr>
          <w:noProof/>
        </w:rPr>
        <w:t>48.</w:t>
      </w:r>
      <w:r w:rsidRPr="00707738">
        <w:rPr>
          <w:noProof/>
        </w:rPr>
        <w:tab/>
        <w:t xml:space="preserve">Ramirez, S., et al., </w:t>
      </w:r>
      <w:r w:rsidRPr="00707738">
        <w:rPr>
          <w:i/>
          <w:noProof/>
        </w:rPr>
        <w:t>Creating a false memory in the hippocampus.</w:t>
      </w:r>
      <w:r w:rsidRPr="00707738">
        <w:rPr>
          <w:noProof/>
        </w:rPr>
        <w:t xml:space="preserve"> 2013. </w:t>
      </w:r>
      <w:r w:rsidRPr="00707738">
        <w:rPr>
          <w:b/>
          <w:noProof/>
        </w:rPr>
        <w:t>341</w:t>
      </w:r>
      <w:r w:rsidRPr="00707738">
        <w:rPr>
          <w:noProof/>
        </w:rPr>
        <w:t>(6144): p. 387-391.</w:t>
      </w:r>
    </w:p>
    <w:p w:rsidR="002867CE" w:rsidRPr="00707738" w:rsidRDefault="002867CE" w:rsidP="002867CE">
      <w:pPr>
        <w:pStyle w:val="EndNoteBibliography"/>
        <w:ind w:left="720"/>
        <w:rPr>
          <w:noProof/>
        </w:rPr>
      </w:pPr>
      <w:r w:rsidRPr="002867CE">
        <w:rPr>
          <w:noProof/>
        </w:rPr>
        <w:t>我们的数据表明，通过人工方法可以生成内部表示和行为表达的恐惧记忆。</w:t>
      </w:r>
    </w:p>
    <w:p w:rsidR="00707738" w:rsidRDefault="00707738" w:rsidP="00707738">
      <w:pPr>
        <w:pStyle w:val="EndNoteBibliography"/>
        <w:ind w:left="720" w:hanging="720"/>
        <w:rPr>
          <w:noProof/>
        </w:rPr>
      </w:pPr>
      <w:r w:rsidRPr="00707738">
        <w:rPr>
          <w:noProof/>
        </w:rPr>
        <w:t>49.</w:t>
      </w:r>
      <w:r w:rsidRPr="00707738">
        <w:rPr>
          <w:noProof/>
        </w:rPr>
        <w:tab/>
        <w:t xml:space="preserve">Rasch, B., et al., </w:t>
      </w:r>
      <w:r w:rsidRPr="00707738">
        <w:rPr>
          <w:i/>
          <w:noProof/>
        </w:rPr>
        <w:t>Odor cues during slow-wave sleep prompt declarative memory consolidation.</w:t>
      </w:r>
      <w:r w:rsidRPr="00707738">
        <w:rPr>
          <w:noProof/>
        </w:rPr>
        <w:t xml:space="preserve"> 2007. </w:t>
      </w:r>
      <w:r w:rsidRPr="00707738">
        <w:rPr>
          <w:b/>
          <w:noProof/>
        </w:rPr>
        <w:t>315</w:t>
      </w:r>
      <w:r w:rsidRPr="00707738">
        <w:rPr>
          <w:noProof/>
        </w:rPr>
        <w:t>(5817): p. 1426-1429.</w:t>
      </w:r>
    </w:p>
    <w:p w:rsidR="002867CE" w:rsidRPr="00707738" w:rsidRDefault="002867CE" w:rsidP="002867CE">
      <w:pPr>
        <w:pStyle w:val="EndNoteBibliography"/>
        <w:ind w:left="720"/>
        <w:rPr>
          <w:noProof/>
        </w:rPr>
      </w:pPr>
      <w:r w:rsidRPr="002867CE">
        <w:rPr>
          <w:noProof/>
        </w:rPr>
        <w:t>功能性磁共振成像显示出在SWS期间响应于气味再次暴露的显着海马激活。</w:t>
      </w:r>
    </w:p>
    <w:p w:rsidR="00707738" w:rsidRDefault="00707738" w:rsidP="00707738">
      <w:pPr>
        <w:pStyle w:val="EndNoteBibliography"/>
        <w:ind w:left="720" w:hanging="720"/>
        <w:rPr>
          <w:noProof/>
        </w:rPr>
      </w:pPr>
      <w:r w:rsidRPr="00707738">
        <w:rPr>
          <w:noProof/>
        </w:rPr>
        <w:t>50.</w:t>
      </w:r>
      <w:r w:rsidRPr="00707738">
        <w:rPr>
          <w:noProof/>
        </w:rPr>
        <w:tab/>
        <w:t xml:space="preserve">Rauch, S.L., L.M. Shin, and E.A.J.B.p. Phelps, </w:t>
      </w:r>
      <w:r w:rsidRPr="00707738">
        <w:rPr>
          <w:i/>
          <w:noProof/>
        </w:rPr>
        <w:t>Neurocircuitry models of posttraumatic stress disorder and extinction: human neuroimaging research—past, present, and future.</w:t>
      </w:r>
      <w:r w:rsidRPr="00707738">
        <w:rPr>
          <w:noProof/>
        </w:rPr>
        <w:t xml:space="preserve"> 2006. </w:t>
      </w:r>
      <w:r w:rsidRPr="00707738">
        <w:rPr>
          <w:b/>
          <w:noProof/>
        </w:rPr>
        <w:t>60</w:t>
      </w:r>
      <w:r w:rsidRPr="00707738">
        <w:rPr>
          <w:noProof/>
        </w:rPr>
        <w:t>(4): p. 376-382.</w:t>
      </w:r>
    </w:p>
    <w:p w:rsidR="00707738" w:rsidRDefault="00707738" w:rsidP="00707738">
      <w:pPr>
        <w:pStyle w:val="EndNoteBibliography"/>
        <w:ind w:left="720" w:hanging="720"/>
        <w:rPr>
          <w:noProof/>
        </w:rPr>
      </w:pPr>
      <w:r w:rsidRPr="00707738">
        <w:rPr>
          <w:noProof/>
        </w:rPr>
        <w:t>51.</w:t>
      </w:r>
      <w:r w:rsidRPr="00707738">
        <w:rPr>
          <w:noProof/>
        </w:rPr>
        <w:tab/>
        <w:t xml:space="preserve">Ritchey, M., F. Dolcos, and R.J.C.C. Cabeza, </w:t>
      </w:r>
      <w:r w:rsidRPr="00707738">
        <w:rPr>
          <w:i/>
          <w:noProof/>
        </w:rPr>
        <w:t>Role of amygdala connectivity in the persistence of emotional memories over time: An event-related fMRI investigation.</w:t>
      </w:r>
      <w:r w:rsidRPr="00707738">
        <w:rPr>
          <w:noProof/>
        </w:rPr>
        <w:t xml:space="preserve"> 2008. </w:t>
      </w:r>
      <w:r w:rsidRPr="00707738">
        <w:rPr>
          <w:b/>
          <w:noProof/>
        </w:rPr>
        <w:t>18</w:t>
      </w:r>
      <w:r w:rsidRPr="00707738">
        <w:rPr>
          <w:noProof/>
        </w:rPr>
        <w:t>(11): p. 2494-2504.</w:t>
      </w:r>
    </w:p>
    <w:p w:rsidR="002867CE" w:rsidRPr="00707738" w:rsidRDefault="002867CE" w:rsidP="002867CE">
      <w:pPr>
        <w:pStyle w:val="EndNoteBibliography"/>
        <w:ind w:left="720"/>
        <w:rPr>
          <w:noProof/>
        </w:rPr>
      </w:pPr>
      <w:r w:rsidRPr="002867CE">
        <w:rPr>
          <w:noProof/>
        </w:rPr>
        <w:t>根据巩固假说，情绪信息的增强记忆反映了杏仁核对巩固期间内侧颞叶（MTL）记忆系统的调节作用。杏仁核及其与MTL的连接性对于维持情绪记忆是至关重要的，与巩固假设一致。</w:t>
      </w:r>
    </w:p>
    <w:p w:rsidR="00707738" w:rsidRDefault="00707738" w:rsidP="00707738">
      <w:pPr>
        <w:pStyle w:val="EndNoteBibliography"/>
        <w:ind w:left="720" w:hanging="720"/>
        <w:rPr>
          <w:noProof/>
        </w:rPr>
      </w:pPr>
      <w:r w:rsidRPr="00707738">
        <w:rPr>
          <w:noProof/>
        </w:rPr>
        <w:t>52.</w:t>
      </w:r>
      <w:r w:rsidRPr="00707738">
        <w:rPr>
          <w:noProof/>
        </w:rPr>
        <w:tab/>
        <w:t xml:space="preserve">Rolls, E.T. and R.P.J.P.i.n. Kesner, </w:t>
      </w:r>
      <w:r w:rsidRPr="00707738">
        <w:rPr>
          <w:i/>
          <w:noProof/>
        </w:rPr>
        <w:t>A computational theory of hippocampal function, and empirical tests of the theory.</w:t>
      </w:r>
      <w:r w:rsidRPr="00707738">
        <w:rPr>
          <w:noProof/>
        </w:rPr>
        <w:t xml:space="preserve"> 2006. </w:t>
      </w:r>
      <w:r w:rsidRPr="00707738">
        <w:rPr>
          <w:b/>
          <w:noProof/>
        </w:rPr>
        <w:t>79</w:t>
      </w:r>
      <w:r w:rsidRPr="00707738">
        <w:rPr>
          <w:noProof/>
        </w:rPr>
        <w:t>(1): p. 1-48.</w:t>
      </w:r>
    </w:p>
    <w:p w:rsidR="0083291A" w:rsidRPr="00707738" w:rsidRDefault="0083291A" w:rsidP="0083291A">
      <w:pPr>
        <w:pStyle w:val="EndNoteBibliography"/>
        <w:ind w:left="720"/>
        <w:rPr>
          <w:noProof/>
        </w:rPr>
      </w:pPr>
      <w:r w:rsidRPr="0083291A">
        <w:rPr>
          <w:noProof/>
        </w:rPr>
        <w:t>本文的主要目的是提出海马功能的一个上最新计算理论，它使有关不同子区域（齿状回，CA3和CA1）的预测，并以检查处理的功能行为和电生理数据海马体，特别是它的次区域。</w:t>
      </w:r>
    </w:p>
    <w:p w:rsidR="00707738" w:rsidRDefault="00707738" w:rsidP="00707738">
      <w:pPr>
        <w:pStyle w:val="EndNoteBibliography"/>
        <w:ind w:left="720" w:hanging="720"/>
        <w:rPr>
          <w:noProof/>
        </w:rPr>
      </w:pPr>
      <w:r w:rsidRPr="00707738">
        <w:rPr>
          <w:noProof/>
        </w:rPr>
        <w:t>53.</w:t>
      </w:r>
      <w:r w:rsidRPr="00707738">
        <w:rPr>
          <w:noProof/>
        </w:rPr>
        <w:tab/>
        <w:t xml:space="preserve">Ryan, L., et al., </w:t>
      </w:r>
      <w:r w:rsidRPr="00707738">
        <w:rPr>
          <w:i/>
          <w:noProof/>
        </w:rPr>
        <w:t>Hippocampal complex and retrieval of recent and very remote autobiographical memories: evidence from functional magnetic resonance imaging in neurologically intact people.</w:t>
      </w:r>
      <w:r w:rsidRPr="00707738">
        <w:rPr>
          <w:noProof/>
        </w:rPr>
        <w:t xml:space="preserve"> 2001. </w:t>
      </w:r>
      <w:r w:rsidRPr="00707738">
        <w:rPr>
          <w:b/>
          <w:noProof/>
        </w:rPr>
        <w:t>11</w:t>
      </w:r>
      <w:r w:rsidRPr="00707738">
        <w:rPr>
          <w:noProof/>
        </w:rPr>
        <w:t>(6): p. 707-714.</w:t>
      </w:r>
    </w:p>
    <w:p w:rsidR="00FA4CC3" w:rsidRPr="00707738" w:rsidRDefault="00FA4CC3" w:rsidP="00FA4CC3">
      <w:pPr>
        <w:pStyle w:val="EndNoteBibliography"/>
        <w:ind w:left="720"/>
        <w:rPr>
          <w:noProof/>
        </w:rPr>
      </w:pPr>
      <w:r w:rsidRPr="00FA4CC3">
        <w:rPr>
          <w:noProof/>
        </w:rPr>
        <w:t>有人认为海马体在记忆中的作用是有时间限制的：在记忆巩固期间，据说其他大脑区域如新皮质可以自行获得支持记忆保留和检索的能力。另一种观点认为，保留和检索自传事件的记忆取决于海马复合体，而不管记忆的年龄。结果支持这样的观点，即海马复合体参与甚至非常古老的自传体记忆的保留和恢复，并将边界条件置于记忆巩固理论上。</w:t>
      </w:r>
    </w:p>
    <w:p w:rsidR="00707738" w:rsidRDefault="00707738" w:rsidP="00707738">
      <w:pPr>
        <w:pStyle w:val="EndNoteBibliography"/>
        <w:ind w:left="720" w:hanging="720"/>
        <w:rPr>
          <w:noProof/>
        </w:rPr>
      </w:pPr>
      <w:r w:rsidRPr="00707738">
        <w:rPr>
          <w:noProof/>
        </w:rPr>
        <w:t>54.</w:t>
      </w:r>
      <w:r w:rsidRPr="00707738">
        <w:rPr>
          <w:noProof/>
        </w:rPr>
        <w:tab/>
        <w:t xml:space="preserve">Sackeim, H.A., et al., </w:t>
      </w:r>
      <w:r w:rsidRPr="00707738">
        <w:rPr>
          <w:i/>
          <w:noProof/>
        </w:rPr>
        <w:t>The cognitive effects of electroconvulsive therapy in community settings.</w:t>
      </w:r>
      <w:r w:rsidRPr="00707738">
        <w:rPr>
          <w:noProof/>
        </w:rPr>
        <w:t xml:space="preserve"> 2007. </w:t>
      </w:r>
      <w:r w:rsidRPr="00707738">
        <w:rPr>
          <w:b/>
          <w:noProof/>
        </w:rPr>
        <w:t>32</w:t>
      </w:r>
      <w:r w:rsidRPr="00707738">
        <w:rPr>
          <w:noProof/>
        </w:rPr>
        <w:t>(1): p. 244.</w:t>
      </w:r>
    </w:p>
    <w:p w:rsidR="00707738" w:rsidRDefault="00707738" w:rsidP="00707738">
      <w:pPr>
        <w:pStyle w:val="EndNoteBibliography"/>
        <w:ind w:left="720" w:hanging="720"/>
        <w:rPr>
          <w:noProof/>
        </w:rPr>
      </w:pPr>
      <w:r w:rsidRPr="00707738">
        <w:rPr>
          <w:noProof/>
        </w:rPr>
        <w:t>55.</w:t>
      </w:r>
      <w:r w:rsidRPr="00707738">
        <w:rPr>
          <w:noProof/>
        </w:rPr>
        <w:tab/>
        <w:t xml:space="preserve">Schacter, D.L., et al., </w:t>
      </w:r>
      <w:r w:rsidRPr="00707738">
        <w:rPr>
          <w:i/>
          <w:noProof/>
        </w:rPr>
        <w:t>The future of memory: remembering, imagining, and the brain.</w:t>
      </w:r>
      <w:r w:rsidRPr="00707738">
        <w:rPr>
          <w:noProof/>
        </w:rPr>
        <w:t xml:space="preserve"> 2012. </w:t>
      </w:r>
      <w:r w:rsidRPr="00707738">
        <w:rPr>
          <w:b/>
          <w:noProof/>
        </w:rPr>
        <w:t>76</w:t>
      </w:r>
      <w:r w:rsidRPr="00707738">
        <w:rPr>
          <w:noProof/>
        </w:rPr>
        <w:t>(4): p. 677-694.</w:t>
      </w:r>
    </w:p>
    <w:p w:rsidR="00FA4CC3" w:rsidRPr="00707738" w:rsidRDefault="00FA4CC3" w:rsidP="00FA4CC3">
      <w:pPr>
        <w:pStyle w:val="EndNoteBibliography"/>
        <w:ind w:left="720"/>
        <w:rPr>
          <w:noProof/>
        </w:rPr>
      </w:pPr>
      <w:r w:rsidRPr="00FA4CC3">
        <w:rPr>
          <w:noProof/>
        </w:rPr>
        <w:t>在这里，我们讨论了近年来出现的一些关键点，特别关注在记忆和想象力分析中区分时间和非时间因素的重要性，记忆过去和想象未来之间差异的本质，识别包含支持基于存</w:t>
      </w:r>
      <w:r w:rsidRPr="00FA4CC3">
        <w:rPr>
          <w:noProof/>
        </w:rPr>
        <w:lastRenderedPageBreak/>
        <w:t>储器的模拟的默认网络的组件过程，以及该网络可以灵活地与其他网络耦合以支持复杂的目标导向模拟的发现。这一不断增长的研究领域通过强调记忆支持适应性功能的多种方式，拓宽了我们对记忆的概念。</w:t>
      </w:r>
    </w:p>
    <w:p w:rsidR="00707738" w:rsidRDefault="00707738" w:rsidP="00707738">
      <w:pPr>
        <w:pStyle w:val="EndNoteBibliography"/>
        <w:ind w:left="720" w:hanging="720"/>
        <w:rPr>
          <w:noProof/>
        </w:rPr>
      </w:pPr>
      <w:r w:rsidRPr="00707738">
        <w:rPr>
          <w:noProof/>
        </w:rPr>
        <w:t>56.</w:t>
      </w:r>
      <w:r w:rsidRPr="00707738">
        <w:rPr>
          <w:noProof/>
        </w:rPr>
        <w:tab/>
        <w:t xml:space="preserve">Schiller, D., et al., </w:t>
      </w:r>
      <w:r w:rsidRPr="00707738">
        <w:rPr>
          <w:i/>
          <w:noProof/>
        </w:rPr>
        <w:t>Preventing the return of fear in humans using reconsolidation update mechanisms.</w:t>
      </w:r>
      <w:r w:rsidRPr="00707738">
        <w:rPr>
          <w:noProof/>
        </w:rPr>
        <w:t xml:space="preserve"> 2010. </w:t>
      </w:r>
      <w:r w:rsidRPr="00707738">
        <w:rPr>
          <w:b/>
          <w:noProof/>
        </w:rPr>
        <w:t>463</w:t>
      </w:r>
      <w:r w:rsidRPr="00707738">
        <w:rPr>
          <w:noProof/>
        </w:rPr>
        <w:t>(7277): p. 49.</w:t>
      </w:r>
    </w:p>
    <w:p w:rsidR="002626E1" w:rsidRPr="00707738" w:rsidRDefault="002626E1" w:rsidP="002626E1">
      <w:pPr>
        <w:pStyle w:val="EndNoteBibliography"/>
        <w:ind w:left="720"/>
        <w:rPr>
          <w:noProof/>
        </w:rPr>
      </w:pPr>
      <w:r w:rsidRPr="002626E1">
        <w:rPr>
          <w:noProof/>
        </w:rPr>
        <w:t>这些研究结果证明了重新巩固作为重写情感记忆的机会之窗的适应性作用，并提出了一种可以安全地用于人类以防止恐惧回归的非侵入性技术。</w:t>
      </w:r>
    </w:p>
    <w:p w:rsidR="00707738" w:rsidRDefault="00707738" w:rsidP="00707738">
      <w:pPr>
        <w:pStyle w:val="EndNoteBibliography"/>
        <w:ind w:left="720" w:hanging="720"/>
        <w:rPr>
          <w:noProof/>
        </w:rPr>
      </w:pPr>
      <w:r w:rsidRPr="00707738">
        <w:rPr>
          <w:noProof/>
        </w:rPr>
        <w:t>57.</w:t>
      </w:r>
      <w:r w:rsidRPr="00707738">
        <w:rPr>
          <w:noProof/>
        </w:rPr>
        <w:tab/>
        <w:t xml:space="preserve">Sharot, T. and A.P.J.C. Yonelinas, </w:t>
      </w:r>
      <w:r w:rsidRPr="00707738">
        <w:rPr>
          <w:i/>
          <w:noProof/>
        </w:rPr>
        <w:t>Differential time-dependent effects of emotion on recollective experience and memory for contextual information.</w:t>
      </w:r>
      <w:r w:rsidRPr="00707738">
        <w:rPr>
          <w:noProof/>
        </w:rPr>
        <w:t xml:space="preserve"> 2008. </w:t>
      </w:r>
      <w:r w:rsidRPr="00707738">
        <w:rPr>
          <w:b/>
          <w:noProof/>
        </w:rPr>
        <w:t>106</w:t>
      </w:r>
      <w:r w:rsidRPr="00707738">
        <w:rPr>
          <w:noProof/>
        </w:rPr>
        <w:t>(1): p. 538-547.</w:t>
      </w:r>
    </w:p>
    <w:p w:rsidR="002626E1" w:rsidRPr="00707738" w:rsidRDefault="002626E1" w:rsidP="002626E1">
      <w:pPr>
        <w:pStyle w:val="EndNoteBibliography"/>
        <w:ind w:left="720"/>
        <w:rPr>
          <w:noProof/>
        </w:rPr>
      </w:pPr>
      <w:r w:rsidRPr="002626E1">
        <w:rPr>
          <w:noProof/>
        </w:rPr>
        <w:t>研究结果表明，情绪减缓了遗忘对与研究事件相关的回忆经验的影响，而不必减缓对这些事件的特定背景细节的遗忘。</w:t>
      </w:r>
    </w:p>
    <w:p w:rsidR="00707738" w:rsidRDefault="00707738" w:rsidP="00707738">
      <w:pPr>
        <w:pStyle w:val="EndNoteBibliography"/>
        <w:ind w:left="720" w:hanging="720"/>
        <w:rPr>
          <w:noProof/>
        </w:rPr>
      </w:pPr>
      <w:r w:rsidRPr="00707738">
        <w:rPr>
          <w:noProof/>
        </w:rPr>
        <w:t>58.</w:t>
      </w:r>
      <w:r w:rsidRPr="00707738">
        <w:rPr>
          <w:noProof/>
        </w:rPr>
        <w:tab/>
        <w:t xml:space="preserve">Shibata, K., et al., </w:t>
      </w:r>
      <w:r w:rsidRPr="00707738">
        <w:rPr>
          <w:i/>
          <w:noProof/>
        </w:rPr>
        <w:t>Perceptual learning incepted by decoded fMRI neurofeedback without stimulus presentation.</w:t>
      </w:r>
      <w:r w:rsidRPr="00707738">
        <w:rPr>
          <w:noProof/>
        </w:rPr>
        <w:t xml:space="preserve"> 2011. </w:t>
      </w:r>
      <w:r w:rsidRPr="00707738">
        <w:rPr>
          <w:b/>
          <w:noProof/>
        </w:rPr>
        <w:t>334</w:t>
      </w:r>
      <w:r w:rsidRPr="00707738">
        <w:rPr>
          <w:noProof/>
        </w:rPr>
        <w:t>(6061): p. 1413-1415.</w:t>
      </w:r>
    </w:p>
    <w:p w:rsidR="002626E1" w:rsidRPr="00707738" w:rsidRDefault="002626E1" w:rsidP="002626E1">
      <w:pPr>
        <w:pStyle w:val="EndNoteBibliography"/>
        <w:ind w:left="720"/>
        <w:rPr>
          <w:noProof/>
        </w:rPr>
      </w:pPr>
      <w:r w:rsidRPr="002626E1">
        <w:rPr>
          <w:noProof/>
        </w:rPr>
        <w:t>这些结果表明，早期视觉区域非常可塑，仅仅引入活动模式就足以引起VPL。 该技术可以以高度选择性的方式诱导可塑性，可能导致强大的训练和康复方案。</w:t>
      </w:r>
    </w:p>
    <w:p w:rsidR="00707738" w:rsidRDefault="00707738" w:rsidP="00707738">
      <w:pPr>
        <w:pStyle w:val="EndNoteBibliography"/>
        <w:ind w:left="720" w:hanging="720"/>
        <w:rPr>
          <w:noProof/>
        </w:rPr>
      </w:pPr>
      <w:r w:rsidRPr="00707738">
        <w:rPr>
          <w:noProof/>
        </w:rPr>
        <w:t>59.</w:t>
      </w:r>
      <w:r w:rsidRPr="00707738">
        <w:rPr>
          <w:noProof/>
        </w:rPr>
        <w:tab/>
        <w:t xml:space="preserve">Söderlund, H., et al., </w:t>
      </w:r>
      <w:r w:rsidRPr="00707738">
        <w:rPr>
          <w:i/>
          <w:noProof/>
        </w:rPr>
        <w:t>As time goes by: hippocampal connectivity changes with remoteness of autobiographical memory retrieval.</w:t>
      </w:r>
      <w:r w:rsidRPr="00707738">
        <w:rPr>
          <w:noProof/>
        </w:rPr>
        <w:t xml:space="preserve"> 2012. </w:t>
      </w:r>
      <w:r w:rsidRPr="00707738">
        <w:rPr>
          <w:b/>
          <w:noProof/>
        </w:rPr>
        <w:t>22</w:t>
      </w:r>
      <w:r w:rsidRPr="00707738">
        <w:rPr>
          <w:noProof/>
        </w:rPr>
        <w:t>(4): p. 670-679.</w:t>
      </w:r>
    </w:p>
    <w:p w:rsidR="00905285" w:rsidRPr="00707738" w:rsidRDefault="00905285" w:rsidP="00905285">
      <w:pPr>
        <w:pStyle w:val="EndNoteBibliography"/>
        <w:ind w:left="720"/>
        <w:rPr>
          <w:noProof/>
        </w:rPr>
      </w:pPr>
      <w:r w:rsidRPr="00905285">
        <w:rPr>
          <w:noProof/>
        </w:rPr>
        <w:t>这一发现可能反映出海马体最近与自传记忆网络的集成程度高于远程存储器，并且需要更多的努力来恢复远程记忆。</w:t>
      </w:r>
    </w:p>
    <w:p w:rsidR="00707738" w:rsidRDefault="00707738" w:rsidP="00707738">
      <w:pPr>
        <w:pStyle w:val="EndNoteBibliography"/>
        <w:ind w:left="720" w:hanging="720"/>
        <w:rPr>
          <w:noProof/>
        </w:rPr>
      </w:pPr>
      <w:r w:rsidRPr="00707738">
        <w:rPr>
          <w:noProof/>
        </w:rPr>
        <w:t>60.</w:t>
      </w:r>
      <w:r w:rsidRPr="00707738">
        <w:rPr>
          <w:noProof/>
        </w:rPr>
        <w:tab/>
        <w:t xml:space="preserve">Squire, L.R., C.E. Stark, and R.E.J.A.R.N. Clark, </w:t>
      </w:r>
      <w:r w:rsidRPr="00707738">
        <w:rPr>
          <w:i/>
          <w:noProof/>
        </w:rPr>
        <w:t>The medial temporal lobe.</w:t>
      </w:r>
      <w:r w:rsidRPr="00707738">
        <w:rPr>
          <w:noProof/>
        </w:rPr>
        <w:t xml:space="preserve"> 2004. </w:t>
      </w:r>
      <w:r w:rsidRPr="00707738">
        <w:rPr>
          <w:b/>
          <w:noProof/>
        </w:rPr>
        <w:t>27</w:t>
      </w:r>
      <w:r w:rsidRPr="00707738">
        <w:rPr>
          <w:noProof/>
        </w:rPr>
        <w:t>: p. 279-306.</w:t>
      </w:r>
    </w:p>
    <w:p w:rsidR="000728DC" w:rsidRPr="00707738" w:rsidRDefault="000728DC" w:rsidP="000728DC">
      <w:pPr>
        <w:pStyle w:val="EndNoteBibliography"/>
        <w:ind w:left="720"/>
        <w:rPr>
          <w:noProof/>
        </w:rPr>
      </w:pPr>
      <w:r w:rsidRPr="000728DC">
        <w:rPr>
          <w:noProof/>
        </w:rPr>
        <w:t>现有数据不支持海马体功能和相邻内侧颞叶皮层之间的简单二分法，例如联想与非联想记忆，偶发与语义记忆，回忆与熟悉。</w:t>
      </w:r>
    </w:p>
    <w:p w:rsidR="00707738" w:rsidRDefault="00707738" w:rsidP="00707738">
      <w:pPr>
        <w:pStyle w:val="EndNoteBibliography"/>
        <w:ind w:left="720" w:hanging="720"/>
        <w:rPr>
          <w:noProof/>
        </w:rPr>
      </w:pPr>
      <w:r w:rsidRPr="00707738">
        <w:rPr>
          <w:noProof/>
        </w:rPr>
        <w:t>61.</w:t>
      </w:r>
      <w:r w:rsidRPr="00707738">
        <w:rPr>
          <w:noProof/>
        </w:rPr>
        <w:tab/>
        <w:t xml:space="preserve">Squire, L.R.J.N.o.l. and memory, </w:t>
      </w:r>
      <w:r w:rsidRPr="00707738">
        <w:rPr>
          <w:i/>
          <w:noProof/>
        </w:rPr>
        <w:t>Memory systems of the brain: a brief history and current perspective.</w:t>
      </w:r>
      <w:r w:rsidRPr="00707738">
        <w:rPr>
          <w:noProof/>
        </w:rPr>
        <w:t xml:space="preserve"> 2004. </w:t>
      </w:r>
      <w:r w:rsidRPr="00707738">
        <w:rPr>
          <w:b/>
          <w:noProof/>
        </w:rPr>
        <w:t>82</w:t>
      </w:r>
      <w:r w:rsidRPr="00707738">
        <w:rPr>
          <w:noProof/>
        </w:rPr>
        <w:t>(3): p. 171-177.</w:t>
      </w:r>
    </w:p>
    <w:p w:rsidR="00F426DC" w:rsidRPr="00707738" w:rsidRDefault="00F426DC" w:rsidP="00F426DC">
      <w:pPr>
        <w:pStyle w:val="EndNoteBibliography"/>
        <w:ind w:left="720"/>
        <w:rPr>
          <w:noProof/>
        </w:rPr>
      </w:pPr>
      <w:r w:rsidRPr="00F426DC">
        <w:rPr>
          <w:noProof/>
        </w:rPr>
        <w:t>记忆由不同的系统组成的观点有着悠久的历史，但只有在20世纪中叶之后才成为实验探究的话题。 从大约1980年开始，来自正常受试者，遗忘患者和实验动物的证据收敛于这样一种观点，即可以在有意识记忆中可以获得的一种记忆与不是有意识记忆的另一种记忆之间进行基本区分。 随后的工作将思维从二分法转移到以生物学为基础的观点，即记忆由多个独立的系统组成，例如海马和相关结构，杏仁核，新纹状体和小脑。 本文追溯了这些想法的发展，并提供了这些大脑系统如何运作以支持行为的当前观点。</w:t>
      </w:r>
    </w:p>
    <w:p w:rsidR="00707738" w:rsidRPr="00707738" w:rsidRDefault="00707738" w:rsidP="00707738">
      <w:pPr>
        <w:pStyle w:val="EndNoteBibliography"/>
        <w:ind w:left="720" w:hanging="720"/>
        <w:rPr>
          <w:noProof/>
        </w:rPr>
      </w:pPr>
      <w:r w:rsidRPr="00707738">
        <w:rPr>
          <w:noProof/>
        </w:rPr>
        <w:t>62.</w:t>
      </w:r>
      <w:r w:rsidRPr="00707738">
        <w:rPr>
          <w:noProof/>
        </w:rPr>
        <w:tab/>
        <w:t xml:space="preserve">Staresina, B.P. and L.J.N. Davachi, </w:t>
      </w:r>
      <w:r w:rsidRPr="00707738">
        <w:rPr>
          <w:i/>
          <w:noProof/>
        </w:rPr>
        <w:t>Mind the gap: binding experiences across space and time in the human hippocampus.</w:t>
      </w:r>
      <w:r w:rsidRPr="00707738">
        <w:rPr>
          <w:noProof/>
        </w:rPr>
        <w:t xml:space="preserve"> 2009. </w:t>
      </w:r>
      <w:r w:rsidRPr="00707738">
        <w:rPr>
          <w:b/>
          <w:noProof/>
        </w:rPr>
        <w:t>63</w:t>
      </w:r>
      <w:r w:rsidRPr="00707738">
        <w:rPr>
          <w:noProof/>
        </w:rPr>
        <w:t>(2): p. 267-276.</w:t>
      </w:r>
    </w:p>
    <w:p w:rsidR="00707738" w:rsidRDefault="00707738" w:rsidP="00707738">
      <w:pPr>
        <w:pStyle w:val="EndNoteBibliography"/>
        <w:ind w:left="720" w:hanging="720"/>
        <w:rPr>
          <w:noProof/>
        </w:rPr>
      </w:pPr>
      <w:r w:rsidRPr="00707738">
        <w:rPr>
          <w:noProof/>
        </w:rPr>
        <w:t>63.</w:t>
      </w:r>
      <w:r w:rsidRPr="00707738">
        <w:rPr>
          <w:noProof/>
        </w:rPr>
        <w:tab/>
        <w:t xml:space="preserve">Suzuki, W.A. and Y.J.A.R.o.N. Naya, </w:t>
      </w:r>
      <w:r w:rsidRPr="00707738">
        <w:rPr>
          <w:i/>
          <w:noProof/>
        </w:rPr>
        <w:t>The perirhinal cortex.</w:t>
      </w:r>
      <w:r w:rsidRPr="00707738">
        <w:rPr>
          <w:noProof/>
        </w:rPr>
        <w:t xml:space="preserve"> 2014. </w:t>
      </w:r>
      <w:r w:rsidRPr="00707738">
        <w:rPr>
          <w:b/>
          <w:noProof/>
        </w:rPr>
        <w:t>37</w:t>
      </w:r>
      <w:r w:rsidRPr="00707738">
        <w:rPr>
          <w:noProof/>
        </w:rPr>
        <w:t>: p. 39-53.</w:t>
      </w:r>
    </w:p>
    <w:p w:rsidR="00F426DC" w:rsidRPr="00707738" w:rsidRDefault="00F426DC" w:rsidP="00F426DC">
      <w:pPr>
        <w:pStyle w:val="EndNoteBibliography"/>
        <w:ind w:left="720"/>
        <w:rPr>
          <w:noProof/>
        </w:rPr>
      </w:pPr>
      <w:r w:rsidRPr="00F426DC">
        <w:rPr>
          <w:noProof/>
        </w:rPr>
        <w:t>解剖学上，perirhinal皮质位于内侧颞叶和腹侧视觉通路之间的边界。它不仅与这两种系统具有显着的互连，而且还具有广泛的单峰和多峰联合区域。与这些不同的预测一致，神经生理学研究揭示了一组多维记忆信号，包括刺激熟悉度，域内和域间关联，联想召回和基于延迟的持久性。这种广泛的perirhinal记忆信号不仅包括对于perirhinal皮层非常独特的信号（即对象熟悉度），与双重过程理论一致，还包括一系列信号（即关联灵活性和召回）。与海马强烈相关，与单过程理论一致。这些神经生理学发现对弥合内侧颞叶功能的单过程和双过程模型之间的差距具有重要意义。</w:t>
      </w:r>
    </w:p>
    <w:p w:rsidR="00707738" w:rsidRDefault="00707738" w:rsidP="00707738">
      <w:pPr>
        <w:pStyle w:val="EndNoteBibliography"/>
        <w:ind w:left="720" w:hanging="720"/>
        <w:rPr>
          <w:noProof/>
        </w:rPr>
      </w:pPr>
      <w:r w:rsidRPr="00707738">
        <w:rPr>
          <w:noProof/>
        </w:rPr>
        <w:t>64.</w:t>
      </w:r>
      <w:r w:rsidRPr="00707738">
        <w:rPr>
          <w:noProof/>
        </w:rPr>
        <w:tab/>
        <w:t xml:space="preserve">Takashima, A., et al., </w:t>
      </w:r>
      <w:r w:rsidRPr="00707738">
        <w:rPr>
          <w:i/>
          <w:noProof/>
        </w:rPr>
        <w:t>Shift from hippocampal to neocortical centered retrieval network with consolidation.</w:t>
      </w:r>
      <w:r w:rsidRPr="00707738">
        <w:rPr>
          <w:noProof/>
        </w:rPr>
        <w:t xml:space="preserve"> 2009. </w:t>
      </w:r>
      <w:r w:rsidRPr="00707738">
        <w:rPr>
          <w:b/>
          <w:noProof/>
        </w:rPr>
        <w:t>29</w:t>
      </w:r>
      <w:r w:rsidRPr="00707738">
        <w:rPr>
          <w:noProof/>
        </w:rPr>
        <w:t>(32): p. 10087-10093.</w:t>
      </w:r>
    </w:p>
    <w:p w:rsidR="00F426DC" w:rsidRPr="00707738" w:rsidRDefault="00F426DC" w:rsidP="00F426DC">
      <w:pPr>
        <w:pStyle w:val="EndNoteBibliography"/>
        <w:ind w:left="720"/>
        <w:rPr>
          <w:noProof/>
        </w:rPr>
      </w:pPr>
      <w:r w:rsidRPr="00F426DC">
        <w:rPr>
          <w:noProof/>
        </w:rPr>
        <w:t>我们表明，与高信度检索相关的后海马活动减少，新皮质活动随巩固而增加。此外，海</w:t>
      </w:r>
      <w:r w:rsidRPr="00F426DC">
        <w:rPr>
          <w:noProof/>
        </w:rPr>
        <w:lastRenderedPageBreak/>
        <w:t>马和新皮质区域之间的连通性降低，反过来，代表性区域之间的皮质 - 皮质连接性增加。该结果为声明性记忆系统的两级过程提供了机械支持，包括在包括海马体在内的网络中的新关联的初始表示以及随后合并到主要是新皮层网络中。</w:t>
      </w:r>
    </w:p>
    <w:p w:rsidR="00707738" w:rsidRDefault="00707738" w:rsidP="00707738">
      <w:pPr>
        <w:pStyle w:val="EndNoteBibliography"/>
        <w:ind w:left="720" w:hanging="720"/>
        <w:rPr>
          <w:noProof/>
        </w:rPr>
      </w:pPr>
      <w:r w:rsidRPr="00707738">
        <w:rPr>
          <w:noProof/>
        </w:rPr>
        <w:t>65.</w:t>
      </w:r>
      <w:r w:rsidRPr="00707738">
        <w:rPr>
          <w:noProof/>
        </w:rPr>
        <w:tab/>
        <w:t xml:space="preserve">Uncapher, M.R. and M.D.J.J.o.N. Rugg, </w:t>
      </w:r>
      <w:r w:rsidRPr="00707738">
        <w:rPr>
          <w:i/>
          <w:noProof/>
        </w:rPr>
        <w:t>Selecting for memory? The influence of selective attention on the mnemonic binding of contextual information.</w:t>
      </w:r>
      <w:r w:rsidRPr="00707738">
        <w:rPr>
          <w:noProof/>
        </w:rPr>
        <w:t xml:space="preserve"> 2009. </w:t>
      </w:r>
      <w:r w:rsidRPr="00707738">
        <w:rPr>
          <w:b/>
          <w:noProof/>
        </w:rPr>
        <w:t>29</w:t>
      </w:r>
      <w:r w:rsidRPr="00707738">
        <w:rPr>
          <w:noProof/>
        </w:rPr>
        <w:t>(25): p. 8270-8279.</w:t>
      </w:r>
    </w:p>
    <w:p w:rsidR="006B7D0C" w:rsidRPr="00707738" w:rsidRDefault="006B7D0C" w:rsidP="006B7D0C">
      <w:pPr>
        <w:pStyle w:val="EndNoteBibliography"/>
        <w:ind w:left="720"/>
        <w:rPr>
          <w:noProof/>
        </w:rPr>
      </w:pPr>
      <w:r w:rsidRPr="006B7D0C">
        <w:rPr>
          <w:noProof/>
        </w:rPr>
        <w:t>研究结果表明，选择性注意调节了由事件的不同方面参与的皮层区域的活动量，并且海马编码机制似乎对这种调节敏感。因此，编码到记忆表示中的信息受到选择性注意的偏倚，并且这种偏倚由皮质 - 海马相互作用介导。</w:t>
      </w:r>
    </w:p>
    <w:p w:rsidR="00707738" w:rsidRDefault="00707738" w:rsidP="00707738">
      <w:pPr>
        <w:pStyle w:val="EndNoteBibliography"/>
        <w:ind w:left="720" w:hanging="720"/>
        <w:rPr>
          <w:noProof/>
        </w:rPr>
      </w:pPr>
      <w:r w:rsidRPr="00707738">
        <w:rPr>
          <w:noProof/>
        </w:rPr>
        <w:t>66.</w:t>
      </w:r>
      <w:r w:rsidRPr="00707738">
        <w:rPr>
          <w:noProof/>
        </w:rPr>
        <w:tab/>
        <w:t xml:space="preserve">Van Petten, C.J.N., </w:t>
      </w:r>
      <w:r w:rsidRPr="00707738">
        <w:rPr>
          <w:i/>
          <w:noProof/>
        </w:rPr>
        <w:t>Relationship between hippocampal volume and memory ability in healthy individuals across the lifespan: review and meta-analysis.</w:t>
      </w:r>
      <w:r w:rsidRPr="00707738">
        <w:rPr>
          <w:noProof/>
        </w:rPr>
        <w:t xml:space="preserve"> 2004. </w:t>
      </w:r>
      <w:r w:rsidRPr="00707738">
        <w:rPr>
          <w:b/>
          <w:noProof/>
        </w:rPr>
        <w:t>42</w:t>
      </w:r>
      <w:r w:rsidRPr="00707738">
        <w:rPr>
          <w:noProof/>
        </w:rPr>
        <w:t>(10): p. 1394-1413.</w:t>
      </w:r>
    </w:p>
    <w:p w:rsidR="000B2BDB" w:rsidRPr="00707738" w:rsidRDefault="000B2BDB" w:rsidP="000B2BDB">
      <w:pPr>
        <w:pStyle w:val="EndNoteBibliography"/>
        <w:ind w:left="720"/>
        <w:rPr>
          <w:noProof/>
        </w:rPr>
      </w:pPr>
      <w:r w:rsidRPr="000B2BDB">
        <w:rPr>
          <w:noProof/>
        </w:rPr>
        <w:t>对于老年人的研究，最引人注目的观察结果是极端变异：海马体积与老年人的情景记忆能力之间存在正相关关系的证据令人惊讶地微弱。老年人结果的一些变异性与年龄和头部大小正常化的统计方法有关，这些都在讨论中。</w:t>
      </w:r>
    </w:p>
    <w:p w:rsidR="00707738" w:rsidRDefault="00707738" w:rsidP="00707738">
      <w:pPr>
        <w:pStyle w:val="EndNoteBibliography"/>
        <w:ind w:left="720" w:hanging="720"/>
        <w:rPr>
          <w:noProof/>
        </w:rPr>
      </w:pPr>
      <w:r w:rsidRPr="00707738">
        <w:rPr>
          <w:noProof/>
        </w:rPr>
        <w:t>67.</w:t>
      </w:r>
      <w:r w:rsidRPr="00707738">
        <w:rPr>
          <w:noProof/>
        </w:rPr>
        <w:tab/>
        <w:t xml:space="preserve">Van Praag, H., G. Kempermann, and F.H.J.N.R.N. Gage, </w:t>
      </w:r>
      <w:r w:rsidRPr="00707738">
        <w:rPr>
          <w:i/>
          <w:noProof/>
        </w:rPr>
        <w:t>Neural consequences of enviromental enrichment.</w:t>
      </w:r>
      <w:r w:rsidRPr="00707738">
        <w:rPr>
          <w:noProof/>
        </w:rPr>
        <w:t xml:space="preserve"> 2000. </w:t>
      </w:r>
      <w:r w:rsidRPr="00707738">
        <w:rPr>
          <w:b/>
          <w:noProof/>
        </w:rPr>
        <w:t>1</w:t>
      </w:r>
      <w:r w:rsidRPr="00707738">
        <w:rPr>
          <w:noProof/>
        </w:rPr>
        <w:t>(3): p. 191.</w:t>
      </w:r>
    </w:p>
    <w:p w:rsidR="00CF0238" w:rsidRPr="00707738" w:rsidRDefault="00CF0238" w:rsidP="00CF0238">
      <w:pPr>
        <w:pStyle w:val="EndNoteBibliography"/>
        <w:ind w:left="720"/>
        <w:rPr>
          <w:noProof/>
        </w:rPr>
      </w:pPr>
      <w:r w:rsidRPr="00CF0238">
        <w:rPr>
          <w:noProof/>
        </w:rPr>
        <w:t>在本文中，我们将重点放在富含环境的复杂刺激响应中发生的神经元变化。 我们强调特定富集元素的行为和神经生物学后果，尤其是锻炼和学习</w:t>
      </w:r>
    </w:p>
    <w:p w:rsidR="00707738" w:rsidRDefault="00707738" w:rsidP="00707738">
      <w:pPr>
        <w:pStyle w:val="EndNoteBibliography"/>
        <w:ind w:left="720" w:hanging="720"/>
        <w:rPr>
          <w:noProof/>
        </w:rPr>
      </w:pPr>
      <w:r w:rsidRPr="00707738">
        <w:rPr>
          <w:noProof/>
        </w:rPr>
        <w:t>68.</w:t>
      </w:r>
      <w:r w:rsidRPr="00707738">
        <w:rPr>
          <w:noProof/>
        </w:rPr>
        <w:tab/>
        <w:t xml:space="preserve">Wang, Y., et al., </w:t>
      </w:r>
      <w:r w:rsidRPr="00707738">
        <w:rPr>
          <w:i/>
          <w:noProof/>
        </w:rPr>
        <w:t>Cue-independent forgetting by intentional suppression–Evidence for inhibition as the mechanism of intentional forgetting.</w:t>
      </w:r>
      <w:r w:rsidRPr="00707738">
        <w:rPr>
          <w:noProof/>
        </w:rPr>
        <w:t xml:space="preserve"> 2015. </w:t>
      </w:r>
      <w:r w:rsidRPr="00707738">
        <w:rPr>
          <w:b/>
          <w:noProof/>
        </w:rPr>
        <w:t>143</w:t>
      </w:r>
      <w:r w:rsidRPr="00707738">
        <w:rPr>
          <w:noProof/>
        </w:rPr>
        <w:t>: p. 31-35.</w:t>
      </w:r>
    </w:p>
    <w:p w:rsidR="00CF0238" w:rsidRPr="00707738" w:rsidRDefault="00CF0238" w:rsidP="00CF0238">
      <w:pPr>
        <w:pStyle w:val="EndNoteBibliography"/>
        <w:ind w:left="720"/>
        <w:rPr>
          <w:noProof/>
        </w:rPr>
      </w:pPr>
      <w:r w:rsidRPr="00CF0238">
        <w:rPr>
          <w:noProof/>
        </w:rPr>
        <w:t>遗忘的发现与检索线索无关，这表明抑制性控制是故意遗忘的基础，但这一结果也与干扰账户一致。</w:t>
      </w:r>
    </w:p>
    <w:p w:rsidR="00707738" w:rsidRDefault="00707738" w:rsidP="00707738">
      <w:pPr>
        <w:pStyle w:val="EndNoteBibliography"/>
        <w:ind w:left="720" w:hanging="720"/>
        <w:rPr>
          <w:noProof/>
        </w:rPr>
      </w:pPr>
      <w:r w:rsidRPr="00707738">
        <w:rPr>
          <w:noProof/>
        </w:rPr>
        <w:t>69.</w:t>
      </w:r>
      <w:r w:rsidRPr="00707738">
        <w:rPr>
          <w:noProof/>
        </w:rPr>
        <w:tab/>
        <w:t xml:space="preserve">Whitlock, J.R., et al., </w:t>
      </w:r>
      <w:r w:rsidRPr="00707738">
        <w:rPr>
          <w:i/>
          <w:noProof/>
        </w:rPr>
        <w:t>Learning induces long-term potentiation in the hippocampus.</w:t>
      </w:r>
      <w:r w:rsidRPr="00707738">
        <w:rPr>
          <w:noProof/>
        </w:rPr>
        <w:t xml:space="preserve"> 2006. </w:t>
      </w:r>
      <w:r w:rsidRPr="00707738">
        <w:rPr>
          <w:b/>
          <w:noProof/>
        </w:rPr>
        <w:t>313</w:t>
      </w:r>
      <w:r w:rsidRPr="00707738">
        <w:rPr>
          <w:noProof/>
        </w:rPr>
        <w:t>(5790): p. 1093-1097.</w:t>
      </w:r>
    </w:p>
    <w:p w:rsidR="00CF0238" w:rsidRPr="00707738" w:rsidRDefault="00CF0238" w:rsidP="00CF0238">
      <w:pPr>
        <w:pStyle w:val="EndNoteBibliography"/>
        <w:ind w:left="720"/>
        <w:rPr>
          <w:noProof/>
        </w:rPr>
      </w:pPr>
      <w:r w:rsidRPr="00CF0238">
        <w:rPr>
          <w:noProof/>
        </w:rPr>
        <w:t>多年的深入研究已经通过高频刺激（HFS）对海马区CA1诱导的长时程增强（LTP）有了深刻的理解。 这些努力的动机是在记忆形成期间发生类似的突触修饰，但从未表明学习实际上在CA1中诱导LTP。 我们发现大鼠的单次试验抑制性回避学习产生与海马谷氨酸受体相同的变化，如用HFS诱导LTP，并引起CA1体内诱发的突触传递幅度的空间限制性增加。 由于学习诱导的突触增强阻塞HFS诱导的LTP，我们得出结论抑制性回避训练诱导CA1中的LTP。</w:t>
      </w:r>
    </w:p>
    <w:p w:rsidR="00707738" w:rsidRDefault="00707738" w:rsidP="00707738">
      <w:pPr>
        <w:pStyle w:val="EndNoteBibliography"/>
        <w:ind w:left="720" w:hanging="720"/>
        <w:rPr>
          <w:noProof/>
        </w:rPr>
      </w:pPr>
      <w:r w:rsidRPr="00707738">
        <w:rPr>
          <w:noProof/>
        </w:rPr>
        <w:t>70.</w:t>
      </w:r>
      <w:r w:rsidRPr="00707738">
        <w:rPr>
          <w:noProof/>
        </w:rPr>
        <w:tab/>
        <w:t xml:space="preserve">Wilson, M.A. and B.L.J.S. McNaughton, </w:t>
      </w:r>
      <w:r w:rsidRPr="00707738">
        <w:rPr>
          <w:i/>
          <w:noProof/>
        </w:rPr>
        <w:t>Reactivation of hippocampal ensemble memories during sleep.</w:t>
      </w:r>
      <w:r w:rsidRPr="00707738">
        <w:rPr>
          <w:noProof/>
        </w:rPr>
        <w:t xml:space="preserve"> 1994. </w:t>
      </w:r>
      <w:r w:rsidRPr="00707738">
        <w:rPr>
          <w:b/>
          <w:noProof/>
        </w:rPr>
        <w:t>265</w:t>
      </w:r>
      <w:r w:rsidRPr="00707738">
        <w:rPr>
          <w:noProof/>
        </w:rPr>
        <w:t>(5172): p. 676-679.</w:t>
      </w:r>
    </w:p>
    <w:p w:rsidR="00CF0238" w:rsidRPr="00707738" w:rsidRDefault="00CF0238" w:rsidP="00CF0238">
      <w:pPr>
        <w:pStyle w:val="EndNoteBibliography"/>
        <w:ind w:left="720"/>
        <w:rPr>
          <w:noProof/>
        </w:rPr>
      </w:pPr>
      <w:r w:rsidRPr="00CF0238">
        <w:rPr>
          <w:noProof/>
        </w:rPr>
        <w:t>在睡眠期间在海马回路中重新表达在活动行为期间获得的信息，如一些记忆巩固理论所假设的。</w:t>
      </w:r>
    </w:p>
    <w:p w:rsidR="00707738" w:rsidRDefault="00707738" w:rsidP="00707738">
      <w:pPr>
        <w:pStyle w:val="EndNoteBibliography"/>
        <w:ind w:left="720" w:hanging="720"/>
        <w:rPr>
          <w:noProof/>
        </w:rPr>
      </w:pPr>
      <w:r w:rsidRPr="00707738">
        <w:rPr>
          <w:noProof/>
        </w:rPr>
        <w:t>71.</w:t>
      </w:r>
      <w:r w:rsidRPr="00707738">
        <w:rPr>
          <w:noProof/>
        </w:rPr>
        <w:tab/>
        <w:t xml:space="preserve">Xue, Y.-X., et al., </w:t>
      </w:r>
      <w:r w:rsidRPr="00707738">
        <w:rPr>
          <w:i/>
          <w:noProof/>
        </w:rPr>
        <w:t>A memory retrieval-extinction procedure to prevent drug craving and relapse.</w:t>
      </w:r>
      <w:r w:rsidRPr="00707738">
        <w:rPr>
          <w:noProof/>
        </w:rPr>
        <w:t xml:space="preserve"> 2012. </w:t>
      </w:r>
      <w:r w:rsidRPr="00707738">
        <w:rPr>
          <w:b/>
          <w:noProof/>
        </w:rPr>
        <w:t>336</w:t>
      </w:r>
      <w:r w:rsidRPr="00707738">
        <w:rPr>
          <w:noProof/>
        </w:rPr>
        <w:t>(6078): p. 241-245.</w:t>
      </w:r>
    </w:p>
    <w:p w:rsidR="00C97A27" w:rsidRPr="00707738" w:rsidRDefault="00C97A27" w:rsidP="00C97A27">
      <w:pPr>
        <w:pStyle w:val="EndNoteBibliography"/>
        <w:ind w:left="720"/>
        <w:rPr>
          <w:noProof/>
        </w:rPr>
      </w:pPr>
      <w:r w:rsidRPr="00C97A27">
        <w:rPr>
          <w:noProof/>
        </w:rPr>
        <w:t>药物使用和复发涉及药物相关环境线索和药物作用之间的学习关联。</w:t>
      </w:r>
    </w:p>
    <w:p w:rsidR="00707738" w:rsidRDefault="00707738" w:rsidP="00707738">
      <w:pPr>
        <w:pStyle w:val="EndNoteBibliography"/>
        <w:ind w:left="720" w:hanging="720"/>
        <w:rPr>
          <w:noProof/>
        </w:rPr>
      </w:pPr>
      <w:r w:rsidRPr="00707738">
        <w:rPr>
          <w:noProof/>
        </w:rPr>
        <w:t>72.</w:t>
      </w:r>
      <w:r w:rsidRPr="00707738">
        <w:rPr>
          <w:noProof/>
        </w:rPr>
        <w:tab/>
        <w:t xml:space="preserve">Yiu, A.P., et al., </w:t>
      </w:r>
      <w:r w:rsidRPr="00707738">
        <w:rPr>
          <w:i/>
          <w:noProof/>
        </w:rPr>
        <w:t>Neurons are recruited to a memory trace based on relative neuronal excitability immediately before training.</w:t>
      </w:r>
      <w:r w:rsidRPr="00707738">
        <w:rPr>
          <w:noProof/>
        </w:rPr>
        <w:t xml:space="preserve"> 2014. </w:t>
      </w:r>
      <w:r w:rsidRPr="00707738">
        <w:rPr>
          <w:b/>
          <w:noProof/>
        </w:rPr>
        <w:t>83</w:t>
      </w:r>
      <w:r w:rsidRPr="00707738">
        <w:rPr>
          <w:noProof/>
        </w:rPr>
        <w:t>(3): p. 722-735.</w:t>
      </w:r>
    </w:p>
    <w:p w:rsidR="00121280" w:rsidRPr="00707738" w:rsidRDefault="00121280" w:rsidP="00121280">
      <w:pPr>
        <w:pStyle w:val="EndNoteBibliography"/>
        <w:ind w:left="720"/>
        <w:rPr>
          <w:noProof/>
        </w:rPr>
      </w:pPr>
      <w:r w:rsidRPr="00121280">
        <w:rPr>
          <w:noProof/>
        </w:rPr>
        <w:t>单独人工激活这些神经元是恐惧记忆表达的充分检索线索，表明这些神经元是记忆痕迹的关键组成部分。这些结果表明神经元记忆分配基于训练前的相对神经元兴奋性。</w:t>
      </w:r>
    </w:p>
    <w:p w:rsidR="00707738" w:rsidRDefault="00707738" w:rsidP="00707738">
      <w:pPr>
        <w:pStyle w:val="EndNoteBibliography"/>
        <w:ind w:left="720" w:hanging="720"/>
        <w:rPr>
          <w:noProof/>
        </w:rPr>
      </w:pPr>
      <w:r w:rsidRPr="00707738">
        <w:rPr>
          <w:noProof/>
        </w:rPr>
        <w:t>73.</w:t>
      </w:r>
      <w:r w:rsidRPr="00707738">
        <w:rPr>
          <w:noProof/>
        </w:rPr>
        <w:tab/>
        <w:t xml:space="preserve">Yonelinas, A.P. and M.J.T.i.c.s. Ritchey, </w:t>
      </w:r>
      <w:r w:rsidRPr="00707738">
        <w:rPr>
          <w:i/>
          <w:noProof/>
        </w:rPr>
        <w:t>The slow forgetting of emotional episodic memories: an emotional binding account.</w:t>
      </w:r>
      <w:r w:rsidRPr="00707738">
        <w:rPr>
          <w:noProof/>
        </w:rPr>
        <w:t xml:space="preserve"> 2015. </w:t>
      </w:r>
      <w:r w:rsidRPr="00707738">
        <w:rPr>
          <w:b/>
          <w:noProof/>
        </w:rPr>
        <w:t>19</w:t>
      </w:r>
      <w:r w:rsidRPr="00707738">
        <w:rPr>
          <w:noProof/>
        </w:rPr>
        <w:t>(5): p. 259-267.</w:t>
      </w:r>
    </w:p>
    <w:p w:rsidR="000765C9" w:rsidRPr="00707738" w:rsidRDefault="000765C9" w:rsidP="000765C9">
      <w:pPr>
        <w:pStyle w:val="EndNoteBibliography"/>
        <w:ind w:left="720"/>
        <w:rPr>
          <w:noProof/>
        </w:rPr>
      </w:pPr>
      <w:r w:rsidRPr="000765C9">
        <w:rPr>
          <w:noProof/>
        </w:rPr>
        <w:t xml:space="preserve">情感事件比中性事件更好地被记住，并且这种情绪优势随着时间的推移变得特别明显。 </w:t>
      </w:r>
      <w:r w:rsidRPr="000765C9">
        <w:rPr>
          <w:noProof/>
        </w:rPr>
        <w:lastRenderedPageBreak/>
        <w:t>情绪的时间依赖性影响会影响回忆，而不是基于熟悉度的识别，它们会影响项目特定细节的回忆，而不是上下文细节。</w:t>
      </w:r>
    </w:p>
    <w:p w:rsidR="00707738" w:rsidRPr="00707738" w:rsidRDefault="00707738" w:rsidP="00707738">
      <w:pPr>
        <w:pStyle w:val="EndNoteBibliography"/>
        <w:ind w:left="720" w:hanging="720"/>
        <w:rPr>
          <w:noProof/>
        </w:rPr>
      </w:pPr>
      <w:r w:rsidRPr="00707738">
        <w:rPr>
          <w:noProof/>
        </w:rPr>
        <w:t>74.</w:t>
      </w:r>
      <w:r w:rsidRPr="00707738">
        <w:rPr>
          <w:noProof/>
        </w:rPr>
        <w:tab/>
        <w:t xml:space="preserve">彭聃龄, </w:t>
      </w:r>
      <w:r w:rsidRPr="00707738">
        <w:rPr>
          <w:i/>
          <w:noProof/>
        </w:rPr>
        <w:t>普通心理学</w:t>
      </w:r>
      <w:r w:rsidRPr="00707738">
        <w:rPr>
          <w:noProof/>
        </w:rPr>
        <w:t>. 2004, 北京: 北京师范大学出版社.</w:t>
      </w:r>
    </w:p>
    <w:p w:rsidR="00707738" w:rsidRPr="00707738" w:rsidRDefault="00707738" w:rsidP="00707738">
      <w:pPr>
        <w:pStyle w:val="EndNoteBibliography"/>
        <w:ind w:left="720" w:hanging="720"/>
        <w:rPr>
          <w:noProof/>
        </w:rPr>
      </w:pPr>
      <w:r w:rsidRPr="00707738">
        <w:rPr>
          <w:noProof/>
        </w:rPr>
        <w:t>75.</w:t>
      </w:r>
      <w:r w:rsidRPr="00707738">
        <w:rPr>
          <w:noProof/>
        </w:rPr>
        <w:tab/>
        <w:t xml:space="preserve">曾祥星, et al., </w:t>
      </w:r>
      <w:r w:rsidRPr="00707738">
        <w:rPr>
          <w:i/>
          <w:noProof/>
        </w:rPr>
        <w:t>记忆再巩固的时间动态性及其生物学机制.</w:t>
      </w:r>
      <w:r w:rsidRPr="00707738">
        <w:rPr>
          <w:noProof/>
        </w:rPr>
        <w:t xml:space="preserve"> 2015. </w:t>
      </w:r>
      <w:r w:rsidRPr="00707738">
        <w:rPr>
          <w:b/>
          <w:noProof/>
        </w:rPr>
        <w:t>23</w:t>
      </w:r>
      <w:r w:rsidRPr="00707738">
        <w:rPr>
          <w:noProof/>
        </w:rPr>
        <w:t>(4): p. 582-590.</w:t>
      </w:r>
    </w:p>
    <w:p w:rsidR="001B004C" w:rsidRDefault="00707738">
      <w:r>
        <w:fldChar w:fldCharType="end"/>
      </w:r>
    </w:p>
    <w:sectPr w:rsidR="001B004C" w:rsidSect="00870C07">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62"/>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5rs0txtfa0sphe9zv2xe5r9vt0x5xfxsx9t&quot;&gt;Library2&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record-ids&gt;&lt;/item&gt;&lt;/Libraries&gt;"/>
  </w:docVars>
  <w:rsids>
    <w:rsidRoot w:val="00707738"/>
    <w:rsid w:val="000728DC"/>
    <w:rsid w:val="000765C9"/>
    <w:rsid w:val="000B2070"/>
    <w:rsid w:val="000B2BDB"/>
    <w:rsid w:val="00121280"/>
    <w:rsid w:val="00123166"/>
    <w:rsid w:val="00135EBF"/>
    <w:rsid w:val="001B004C"/>
    <w:rsid w:val="002626E1"/>
    <w:rsid w:val="002867CE"/>
    <w:rsid w:val="002B2733"/>
    <w:rsid w:val="002B65B4"/>
    <w:rsid w:val="002E14D3"/>
    <w:rsid w:val="003A1A5E"/>
    <w:rsid w:val="003C2D69"/>
    <w:rsid w:val="003D62C6"/>
    <w:rsid w:val="003F1205"/>
    <w:rsid w:val="00451EE3"/>
    <w:rsid w:val="004C50AF"/>
    <w:rsid w:val="005C42AF"/>
    <w:rsid w:val="00635685"/>
    <w:rsid w:val="00667F56"/>
    <w:rsid w:val="00675F2C"/>
    <w:rsid w:val="006B7D0C"/>
    <w:rsid w:val="006F30AE"/>
    <w:rsid w:val="006F5438"/>
    <w:rsid w:val="00707738"/>
    <w:rsid w:val="0078376B"/>
    <w:rsid w:val="0083291A"/>
    <w:rsid w:val="00870C07"/>
    <w:rsid w:val="008C39AC"/>
    <w:rsid w:val="008C3BEB"/>
    <w:rsid w:val="00905285"/>
    <w:rsid w:val="0096203D"/>
    <w:rsid w:val="00AB2351"/>
    <w:rsid w:val="00AC7FE4"/>
    <w:rsid w:val="00B17F7D"/>
    <w:rsid w:val="00C25E02"/>
    <w:rsid w:val="00C337FB"/>
    <w:rsid w:val="00C97A27"/>
    <w:rsid w:val="00CF0238"/>
    <w:rsid w:val="00CF2CDC"/>
    <w:rsid w:val="00D1228A"/>
    <w:rsid w:val="00D30F8A"/>
    <w:rsid w:val="00DC0346"/>
    <w:rsid w:val="00E12DEE"/>
    <w:rsid w:val="00EE552F"/>
    <w:rsid w:val="00F426DC"/>
    <w:rsid w:val="00FA4CC3"/>
    <w:rsid w:val="00FA6F5C"/>
    <w:rsid w:val="00FB79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509AC7"/>
  <w15:chartTrackingRefBased/>
  <w15:docId w15:val="{DEF47FCA-5F62-C149-B9F9-ACD473B53D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707738"/>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707738"/>
    <w:rPr>
      <w:rFonts w:ascii="DengXian" w:eastAsia="DengXian" w:hAnsi="DengXian"/>
      <w:sz w:val="20"/>
    </w:rPr>
  </w:style>
  <w:style w:type="paragraph" w:customStyle="1" w:styleId="EndNoteBibliography">
    <w:name w:val="EndNote Bibliography"/>
    <w:basedOn w:val="a"/>
    <w:link w:val="EndNoteBibliography0"/>
    <w:rsid w:val="00707738"/>
    <w:rPr>
      <w:rFonts w:ascii="DengXian" w:eastAsia="DengXian" w:hAnsi="DengXian"/>
      <w:sz w:val="20"/>
    </w:rPr>
  </w:style>
  <w:style w:type="character" w:customStyle="1" w:styleId="EndNoteBibliography0">
    <w:name w:val="EndNote Bibliography 字符"/>
    <w:basedOn w:val="a0"/>
    <w:link w:val="EndNoteBibliography"/>
    <w:rsid w:val="00707738"/>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TotalTime>
  <Pages>9</Pages>
  <Words>2556</Words>
  <Characters>14575</Characters>
  <Application>Microsoft Office Word</Application>
  <DocSecurity>0</DocSecurity>
  <Lines>121</Lines>
  <Paragraphs>34</Paragraphs>
  <ScaleCrop>false</ScaleCrop>
  <Company/>
  <LinksUpToDate>false</LinksUpToDate>
  <CharactersWithSpaces>17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沈 正圆</dc:creator>
  <cp:keywords/>
  <dc:description/>
  <cp:lastModifiedBy>沈 正圆</cp:lastModifiedBy>
  <cp:revision>41</cp:revision>
  <dcterms:created xsi:type="dcterms:W3CDTF">2019-03-08T06:19:00Z</dcterms:created>
  <dcterms:modified xsi:type="dcterms:W3CDTF">2019-03-08T08:10:00Z</dcterms:modified>
</cp:coreProperties>
</file>